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Default="006D40E4" w:rsidP="00950966">
      <w:pPr>
        <w:ind w:firstLine="0"/>
        <w:jc w:val="center"/>
      </w:pPr>
      <w:r w:rsidRPr="009462EB">
        <w:t xml:space="preserve">The IRAP is not </w:t>
      </w:r>
      <w:r w:rsidR="00950966" w:rsidRPr="009462EB">
        <w:t xml:space="preserve">very </w:t>
      </w:r>
      <w:r w:rsidRPr="009462EB">
        <w:t xml:space="preserve">sensitive </w:t>
      </w:r>
    </w:p>
    <w:p w14:paraId="5D1BBB99" w14:textId="0899FBC4" w:rsidR="00F766BD" w:rsidRPr="009462EB" w:rsidRDefault="006D40E4" w:rsidP="00950966">
      <w:pPr>
        <w:ind w:firstLine="0"/>
        <w:jc w:val="center"/>
      </w:pPr>
      <w:r w:rsidRPr="009462EB">
        <w:t>to the attitudes and learning histories it seeks to assess</w:t>
      </w:r>
    </w:p>
    <w:p w14:paraId="535C0743" w14:textId="557DF69F" w:rsidR="00DD0916" w:rsidRPr="009462EB" w:rsidRDefault="00DD0916" w:rsidP="00392EBB">
      <w:pPr>
        <w:pStyle w:val="Heading1"/>
        <w:rPr>
          <w:b w:val="0"/>
        </w:rPr>
      </w:pPr>
      <w:r w:rsidRPr="009462EB">
        <w:rPr>
          <w:b w:val="0"/>
        </w:rPr>
        <w:t>Ian Hussey</w:t>
      </w:r>
      <w:r w:rsidR="00A9029A" w:rsidRPr="009462EB">
        <w:rPr>
          <w:b w:val="0"/>
        </w:rPr>
        <w:t xml:space="preserve"> &amp; </w:t>
      </w:r>
      <w:r w:rsidRPr="009462EB">
        <w:rPr>
          <w:b w:val="0"/>
        </w:rPr>
        <w:t xml:space="preserve">Chad </w:t>
      </w:r>
      <w:r w:rsidR="001B319F">
        <w:rPr>
          <w:b w:val="0"/>
        </w:rPr>
        <w:t xml:space="preserve">E. </w:t>
      </w:r>
      <w:r w:rsidRPr="009462EB">
        <w:rPr>
          <w:b w:val="0"/>
        </w:rPr>
        <w:t>Drake</w:t>
      </w:r>
    </w:p>
    <w:p w14:paraId="0C8F8955" w14:textId="77777777" w:rsidR="00DD0916" w:rsidRPr="009462EB" w:rsidRDefault="00DD0916" w:rsidP="00DD0916">
      <w:pPr>
        <w:spacing w:line="240" w:lineRule="auto"/>
      </w:pPr>
    </w:p>
    <w:p w14:paraId="6D34F0C5" w14:textId="783DE1F0" w:rsidR="00DD0916" w:rsidRPr="009462EB" w:rsidRDefault="00DD0916" w:rsidP="000A4CF6">
      <w:pPr>
        <w:spacing w:line="240" w:lineRule="auto"/>
        <w:ind w:firstLine="0"/>
      </w:pPr>
      <w:bookmarkStart w:id="0" w:name="_56xfx6b2flw9" w:colFirst="0" w:colLast="0"/>
      <w:bookmarkEnd w:id="0"/>
    </w:p>
    <w:p w14:paraId="7911AA59" w14:textId="35C10368" w:rsidR="005A04E4" w:rsidRPr="009462EB" w:rsidRDefault="005A04E4" w:rsidP="000A4CF6">
      <w:pPr>
        <w:spacing w:line="240" w:lineRule="auto"/>
        <w:ind w:firstLine="0"/>
      </w:pPr>
    </w:p>
    <w:p w14:paraId="48AC75FC" w14:textId="1B373025" w:rsidR="005A04E4" w:rsidRPr="009462EB" w:rsidRDefault="005A04E4" w:rsidP="000A4CF6">
      <w:pPr>
        <w:spacing w:line="240" w:lineRule="auto"/>
        <w:ind w:firstLine="0"/>
      </w:pPr>
    </w:p>
    <w:p w14:paraId="2F3ECEFD" w14:textId="179787B2" w:rsidR="005A04E4" w:rsidRPr="009462EB" w:rsidRDefault="005A04E4" w:rsidP="000A4CF6">
      <w:pPr>
        <w:spacing w:line="240" w:lineRule="auto"/>
        <w:ind w:firstLine="0"/>
      </w:pPr>
    </w:p>
    <w:p w14:paraId="2B3D6B97" w14:textId="6E5554F9" w:rsidR="005A04E4" w:rsidRPr="009462EB" w:rsidRDefault="005A04E4" w:rsidP="000A4CF6">
      <w:pPr>
        <w:spacing w:line="240" w:lineRule="auto"/>
        <w:ind w:firstLine="0"/>
      </w:pPr>
    </w:p>
    <w:p w14:paraId="5AA9BB7B" w14:textId="3C8A5498" w:rsidR="005A04E4" w:rsidRPr="009462EB" w:rsidRDefault="005A04E4" w:rsidP="000A4CF6">
      <w:pPr>
        <w:spacing w:line="240" w:lineRule="auto"/>
        <w:ind w:firstLine="0"/>
      </w:pPr>
    </w:p>
    <w:p w14:paraId="21DC2F2D" w14:textId="170A90AA" w:rsidR="005A04E4" w:rsidRPr="009462EB" w:rsidRDefault="005A04E4" w:rsidP="000A4CF6">
      <w:pPr>
        <w:spacing w:line="240" w:lineRule="auto"/>
        <w:ind w:firstLine="0"/>
      </w:pPr>
    </w:p>
    <w:p w14:paraId="0B5C8FE5" w14:textId="7908F843" w:rsidR="005A04E4" w:rsidRPr="009462EB" w:rsidRDefault="005A04E4" w:rsidP="000A4CF6">
      <w:pPr>
        <w:spacing w:line="240" w:lineRule="auto"/>
        <w:ind w:firstLine="0"/>
      </w:pPr>
    </w:p>
    <w:p w14:paraId="68292BC2" w14:textId="0E80906A" w:rsidR="005A04E4" w:rsidRPr="009462EB" w:rsidRDefault="005A04E4" w:rsidP="000A4CF6">
      <w:pPr>
        <w:spacing w:line="240" w:lineRule="auto"/>
        <w:ind w:firstLine="0"/>
      </w:pPr>
    </w:p>
    <w:p w14:paraId="7530EB4D" w14:textId="70BFDD09" w:rsidR="005A04E4" w:rsidRPr="009462EB" w:rsidRDefault="005A04E4" w:rsidP="000A4CF6">
      <w:pPr>
        <w:spacing w:line="240" w:lineRule="auto"/>
        <w:ind w:firstLine="0"/>
      </w:pPr>
    </w:p>
    <w:p w14:paraId="0B8F8A0C" w14:textId="1CAFB7DE" w:rsidR="005A04E4" w:rsidRPr="009462EB" w:rsidRDefault="005A04E4" w:rsidP="000A4CF6">
      <w:pPr>
        <w:spacing w:line="240" w:lineRule="auto"/>
        <w:ind w:firstLine="0"/>
      </w:pPr>
    </w:p>
    <w:p w14:paraId="1C2D7A65" w14:textId="17BD37C1" w:rsidR="005A04E4" w:rsidRPr="009462EB" w:rsidRDefault="005A04E4" w:rsidP="000A4CF6">
      <w:pPr>
        <w:spacing w:line="240" w:lineRule="auto"/>
        <w:ind w:firstLine="0"/>
      </w:pPr>
    </w:p>
    <w:p w14:paraId="5110B064" w14:textId="084BDEE6" w:rsidR="005A04E4" w:rsidRPr="009462EB" w:rsidRDefault="005A04E4" w:rsidP="000A4CF6">
      <w:pPr>
        <w:spacing w:line="240" w:lineRule="auto"/>
        <w:ind w:firstLine="0"/>
      </w:pPr>
    </w:p>
    <w:p w14:paraId="227A638E" w14:textId="728C95EB" w:rsidR="005A04E4" w:rsidRPr="009462EB" w:rsidRDefault="005A04E4" w:rsidP="005A04E4">
      <w:pPr>
        <w:ind w:firstLine="0"/>
      </w:pPr>
      <w:r w:rsidRPr="009462EB">
        <w:t xml:space="preserve">Author note: Correspondence should be addressed to Ian Hussey, Ghent University, Henri Dunantlaan 2, Gent 9000, Belgium. </w:t>
      </w:r>
      <w:hyperlink r:id="rId10" w:history="1">
        <w:r w:rsidRPr="009462EB">
          <w:rPr>
            <w:rStyle w:val="Hyperlink"/>
          </w:rPr>
          <w:t>ian.hussey@ugent.be</w:t>
        </w:r>
      </w:hyperlink>
      <w:r w:rsidRPr="009462EB">
        <w:t xml:space="preserve">. </w:t>
      </w:r>
      <w:r w:rsidRPr="009462EB">
        <w:rPr>
          <w:rFonts w:eastAsia="Times New Roman"/>
        </w:rPr>
        <w:t>This research was conducted with the support of Ghent University grant 01P05517 to IH.</w:t>
      </w:r>
    </w:p>
    <w:p w14:paraId="61B2C69D" w14:textId="77777777" w:rsidR="005A04E4" w:rsidRPr="009462EB" w:rsidRDefault="005A04E4" w:rsidP="000A4CF6">
      <w:pPr>
        <w:spacing w:line="240" w:lineRule="auto"/>
        <w:ind w:firstLine="0"/>
      </w:pPr>
    </w:p>
    <w:p w14:paraId="6FDE1AED" w14:textId="42B4E69F" w:rsidR="00DD0916" w:rsidRPr="009462EB" w:rsidRDefault="00DD0916" w:rsidP="00447681">
      <w:pPr>
        <w:spacing w:line="240" w:lineRule="auto"/>
      </w:pPr>
      <w:bookmarkStart w:id="1" w:name="_7fw28s4feaci" w:colFirst="0" w:colLast="0"/>
      <w:bookmarkEnd w:id="1"/>
      <w:r w:rsidRPr="009462EB">
        <w:br w:type="page"/>
      </w:r>
      <w:bookmarkStart w:id="2" w:name="_ieyszia11ih6" w:colFirst="0" w:colLast="0"/>
      <w:bookmarkEnd w:id="2"/>
    </w:p>
    <w:p w14:paraId="3BFBC3C9" w14:textId="4A8861A5" w:rsidR="00693644" w:rsidRPr="009462EB" w:rsidRDefault="00587D81" w:rsidP="00E63429">
      <w:pPr>
        <w:pStyle w:val="Heading1"/>
      </w:pPr>
      <w:r w:rsidRPr="009462EB">
        <w:lastRenderedPageBreak/>
        <w:t>Abstract</w:t>
      </w:r>
    </w:p>
    <w:p w14:paraId="3B8B05D9" w14:textId="7AA05676" w:rsidR="00FA7030" w:rsidRDefault="00FE435E" w:rsidP="00FA7030">
      <w:pPr>
        <w:ind w:firstLine="0"/>
      </w:pPr>
      <w:r w:rsidRPr="009462EB">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462EB">
        <w:t xml:space="preserve"> </w:t>
      </w:r>
      <w:r w:rsidR="00B44966">
        <w:t xml:space="preserve">using IRAPs capturing implicit </w:t>
      </w:r>
      <w:r w:rsidR="002C4F4C">
        <w:t>evaluations</w:t>
      </w:r>
      <w:r w:rsidR="00B44966">
        <w:t xml:space="preserve"> </w:t>
      </w:r>
      <w:r w:rsidRPr="009462EB">
        <w:t xml:space="preserve">in multiple </w:t>
      </w:r>
      <w:r w:rsidR="00693644" w:rsidRPr="009462EB">
        <w:t xml:space="preserve">domains </w:t>
      </w:r>
      <w:r w:rsidRPr="009462EB">
        <w:t xml:space="preserve">to obtain a large sample </w:t>
      </w:r>
      <w:r w:rsidRPr="00831FD0">
        <w:t>size (</w:t>
      </w:r>
      <w:r w:rsidRPr="00831FD0">
        <w:rPr>
          <w:i/>
        </w:rPr>
        <w:t>N</w:t>
      </w:r>
      <w:r w:rsidRPr="00831FD0">
        <w:t xml:space="preserve"> = </w:t>
      </w:r>
      <w:r w:rsidR="00831FD0" w:rsidRPr="00831FD0">
        <w:t>753</w:t>
      </w:r>
      <w:r w:rsidRPr="00831FD0">
        <w:t>). Results demonstrated a specific generic pattern among IRAP effect</w:t>
      </w:r>
      <w:r w:rsidRPr="009462EB">
        <w:t xml:space="preserve">s that was common across domains. The majority of variance in IRAP effects is attributable to the generic pattern rather than </w:t>
      </w:r>
      <w:r w:rsidR="00FA7030" w:rsidRPr="009462EB">
        <w:t>the domain being assessed. The IRAP is therefore relatively insensitive to the attitudes or learning histories that it is intended to assess. The existence of the generic pattern may also undermine the validity of many conclusion</w:t>
      </w:r>
      <w:r w:rsidR="001B319F">
        <w:t>s</w:t>
      </w:r>
      <w:r w:rsidR="00FA7030" w:rsidRPr="009462EB">
        <w:t xml:space="preserve"> made in the published IRAP literature. </w:t>
      </w:r>
    </w:p>
    <w:p w14:paraId="1BBFFF85" w14:textId="13F6ACE1" w:rsidR="00C50E48" w:rsidRPr="009462EB" w:rsidRDefault="00C50E48" w:rsidP="00E2169E">
      <w:r w:rsidRPr="00E2169E">
        <w:rPr>
          <w:i/>
        </w:rPr>
        <w:t>Keywords:</w:t>
      </w:r>
      <w:r>
        <w:t xml:space="preserve"> IRAP, implicit </w:t>
      </w:r>
      <w:r w:rsidR="0019346C">
        <w:t>measures</w:t>
      </w:r>
      <w:r>
        <w:t xml:space="preserve">, </w:t>
      </w:r>
      <w:r w:rsidR="0019346C">
        <w:t xml:space="preserve">implicit social cognition, </w:t>
      </w:r>
      <w:bookmarkStart w:id="3" w:name="_GoBack"/>
      <w:bookmarkEnd w:id="3"/>
      <w:r>
        <w:t xml:space="preserve">validity, </w:t>
      </w:r>
      <w:r w:rsidR="0066399C">
        <w:t>meta-analysis</w:t>
      </w:r>
    </w:p>
    <w:p w14:paraId="2C9B9E5E" w14:textId="77777777" w:rsidR="00693644" w:rsidRPr="009462EB" w:rsidRDefault="00693644">
      <w:r w:rsidRPr="009462EB">
        <w:br w:type="page"/>
      </w:r>
    </w:p>
    <w:p w14:paraId="46E15DF1" w14:textId="77777777" w:rsidR="009616BC" w:rsidRDefault="00A057FB" w:rsidP="00890CCA">
      <w:pPr>
        <w:ind w:firstLine="0"/>
        <w:jc w:val="center"/>
      </w:pPr>
      <w:r w:rsidRPr="009462EB">
        <w:lastRenderedPageBreak/>
        <w:t xml:space="preserve">The IRAP is not </w:t>
      </w:r>
      <w:r w:rsidR="00BF6B2B" w:rsidRPr="009462EB">
        <w:t xml:space="preserve">very </w:t>
      </w:r>
      <w:r w:rsidRPr="009462EB">
        <w:t xml:space="preserve">sensitive </w:t>
      </w:r>
    </w:p>
    <w:p w14:paraId="47C794B3" w14:textId="73BED3D1" w:rsidR="00A057FB" w:rsidRDefault="00A057FB" w:rsidP="00890CCA">
      <w:pPr>
        <w:ind w:firstLine="0"/>
        <w:jc w:val="center"/>
      </w:pPr>
      <w:r w:rsidRPr="009462EB">
        <w:t>to the attitudes and learning histories it seeks to assess</w:t>
      </w:r>
    </w:p>
    <w:p w14:paraId="7AD0EC8A" w14:textId="77777777" w:rsidR="00A80312" w:rsidRPr="009462EB" w:rsidRDefault="00A80312" w:rsidP="00890CCA">
      <w:pPr>
        <w:ind w:firstLine="0"/>
        <w:jc w:val="center"/>
      </w:pPr>
    </w:p>
    <w:p w14:paraId="649F913D" w14:textId="5F0F5902" w:rsidR="00DD0916" w:rsidRPr="009462EB" w:rsidRDefault="00DD0916" w:rsidP="002E07C7">
      <w:r w:rsidRPr="009462EB">
        <w:t>Implicit measures have seen widespread use across many clinical and social domains over the past two decades and are now a mainstay of psychological measurement</w:t>
      </w:r>
      <w:r w:rsidR="009358DB" w:rsidRPr="009462EB">
        <w:t xml:space="preserve"> </w:t>
      </w:r>
      <w:r w:rsidR="009358DB" w:rsidRPr="009462EB">
        <w:fldChar w:fldCharType="begin"/>
      </w:r>
      <w:r w:rsidR="009358DB" w:rsidRPr="009462EB">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462EB">
        <w:fldChar w:fldCharType="separate"/>
      </w:r>
      <w:r w:rsidR="0066016B" w:rsidRPr="009462EB">
        <w:t>(Greenwald &amp; Lai, 2020; Nosek et al., 2011)</w:t>
      </w:r>
      <w:r w:rsidR="009358DB" w:rsidRPr="009462EB">
        <w:fldChar w:fldCharType="end"/>
      </w:r>
      <w:r w:rsidR="0030690E" w:rsidRPr="009462EB">
        <w:t>.</w:t>
      </w:r>
      <w:r w:rsidRPr="009462EB">
        <w:t xml:space="preserve"> A wide variety of implicit measures have been created, with </w:t>
      </w:r>
      <w:r w:rsidR="00587D81" w:rsidRPr="009462EB">
        <w:t>each procedure having unique features and benefits</w:t>
      </w:r>
      <w:r w:rsidRPr="009462EB">
        <w:t xml:space="preserve">. In particular, the Implicit Relational Assessment Procedure </w:t>
      </w:r>
      <w:r w:rsidR="009358DB" w:rsidRPr="009462EB">
        <w:fldChar w:fldCharType="begin"/>
      </w:r>
      <w:r w:rsidR="009358DB" w:rsidRPr="009462EB">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462EB">
        <w:fldChar w:fldCharType="separate"/>
      </w:r>
      <w:r w:rsidR="0066016B" w:rsidRPr="009462EB">
        <w:t>(IRAP: Barnes-Holmes et al., 2010)</w:t>
      </w:r>
      <w:r w:rsidR="009358DB" w:rsidRPr="009462EB">
        <w:fldChar w:fldCharType="end"/>
      </w:r>
      <w:r w:rsidRPr="009462EB">
        <w:t xml:space="preserve"> is acknowledged </w:t>
      </w:r>
      <w:r w:rsidR="0061036F" w:rsidRPr="009462EB">
        <w:t>to be</w:t>
      </w:r>
      <w:r w:rsidRPr="009462EB">
        <w:t xml:space="preserve"> one of </w:t>
      </w:r>
      <w:r w:rsidR="00BC17B2" w:rsidRPr="009462EB">
        <w:t xml:space="preserve">few </w:t>
      </w:r>
      <w:r w:rsidRPr="009462EB">
        <w:t xml:space="preserve">implicit measures that </w:t>
      </w:r>
      <w:r w:rsidR="00587D81" w:rsidRPr="009462EB">
        <w:t xml:space="preserve">allows researchers to assess the </w:t>
      </w:r>
      <w:r w:rsidR="00587D81" w:rsidRPr="009462EB">
        <w:rPr>
          <w:i/>
          <w:iCs/>
        </w:rPr>
        <w:t xml:space="preserve">relations </w:t>
      </w:r>
      <w:r w:rsidR="00587D81" w:rsidRPr="009462EB">
        <w:t>between stimuli of interest</w:t>
      </w:r>
      <w:r w:rsidR="0030690E" w:rsidRPr="009462EB">
        <w:t xml:space="preserve"> </w:t>
      </w:r>
      <w:r w:rsidR="009358DB" w:rsidRPr="009462EB">
        <w:fldChar w:fldCharType="begin"/>
      </w:r>
      <w:r w:rsidR="009358DB" w:rsidRPr="009462EB">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462EB">
        <w:fldChar w:fldCharType="separate"/>
      </w:r>
      <w:r w:rsidR="0066016B" w:rsidRPr="009462EB">
        <w:t>(Gawronski &amp; De Houwer, 2011)</w:t>
      </w:r>
      <w:r w:rsidR="009358DB" w:rsidRPr="009462EB">
        <w:fldChar w:fldCharType="end"/>
      </w:r>
      <w:r w:rsidRPr="009462EB">
        <w:t>. That is, the IRAP can assess not only how automatically concept</w:t>
      </w:r>
      <w:r w:rsidR="00BC17B2" w:rsidRPr="009462EB">
        <w:t xml:space="preserve">s and attributes are </w:t>
      </w:r>
      <w:r w:rsidRPr="009462EB">
        <w:t>associated (e.g., self and negative) but also the manner in which they are related</w:t>
      </w:r>
      <w:r w:rsidR="002E07C7" w:rsidRPr="009462EB">
        <w:t xml:space="preserve">. For example, the distinction between “I </w:t>
      </w:r>
      <w:r w:rsidR="002E07C7" w:rsidRPr="009462EB">
        <w:rPr>
          <w:i/>
        </w:rPr>
        <w:t>am</w:t>
      </w:r>
      <w:r w:rsidR="002E07C7" w:rsidRPr="009462EB">
        <w:t xml:space="preserve"> bad” versus “I </w:t>
      </w:r>
      <w:r w:rsidR="002E07C7" w:rsidRPr="009462EB">
        <w:rPr>
          <w:i/>
        </w:rPr>
        <w:t>want to be</w:t>
      </w:r>
      <w:r w:rsidR="002E07C7" w:rsidRPr="009462EB">
        <w:t xml:space="preserve"> bad” </w:t>
      </w:r>
      <w:r w:rsidR="009358DB" w:rsidRPr="009462EB">
        <w:fldChar w:fldCharType="begin"/>
      </w:r>
      <w:r w:rsidR="009358DB" w:rsidRPr="009462EB">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462EB">
        <w:fldChar w:fldCharType="separate"/>
      </w:r>
      <w:r w:rsidR="0066016B" w:rsidRPr="009462EB">
        <w:t>(Remue et al., 2013, 2014)</w:t>
      </w:r>
      <w:r w:rsidR="009358DB" w:rsidRPr="009462EB">
        <w:fldChar w:fldCharType="end"/>
      </w:r>
      <w:r w:rsidR="009358DB" w:rsidRPr="009462EB">
        <w:t>.</w:t>
      </w:r>
      <w:r w:rsidR="00BE2ED9">
        <w:t xml:space="preserve"> IRAP researchers have offered this distinction as a potential benefit of the procedure compared to associative measures </w:t>
      </w:r>
      <w:r w:rsidR="004C084F">
        <w:fldChar w:fldCharType="begin"/>
      </w:r>
      <w:r w:rsidR="00334C99">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4C084F">
        <w:fldChar w:fldCharType="separate"/>
      </w:r>
      <w:r w:rsidR="00334C99">
        <w:rPr>
          <w:noProof/>
        </w:rPr>
        <w:t>(Gawronski &amp; De Houwer, 2011; Hughes et al., 2012)</w:t>
      </w:r>
      <w:r w:rsidR="004C084F">
        <w:fldChar w:fldCharType="end"/>
      </w:r>
      <w:r w:rsidR="004C084F">
        <w:t>.</w:t>
      </w:r>
    </w:p>
    <w:p w14:paraId="5D2EA0CC" w14:textId="06691474" w:rsidR="007518F6" w:rsidRPr="009462EB" w:rsidRDefault="007518F6" w:rsidP="00BD1E1F">
      <w:pPr>
        <w:pStyle w:val="Heading2"/>
      </w:pPr>
      <w:r w:rsidRPr="009462EB">
        <w:t>Generic patterns in IRAP data</w:t>
      </w:r>
    </w:p>
    <w:p w14:paraId="1BCECD1B" w14:textId="02C347C9" w:rsidR="00510128" w:rsidRPr="009462EB" w:rsidRDefault="007767D0" w:rsidP="00D4006A">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C97C61">
        <w:t xml:space="preserve">For </w:t>
      </w:r>
      <w:r w:rsidR="00C97C61">
        <w:lastRenderedPageBreak/>
        <w:t>example</w:t>
      </w:r>
      <w:r w:rsidR="00587D81" w:rsidRPr="009462EB">
        <w:t xml:space="preserve">, </w:t>
      </w:r>
      <w:r w:rsidR="00BC0F4E">
        <w:t xml:space="preserve">normative </w:t>
      </w:r>
      <w:r w:rsidR="00E25467" w:rsidRPr="009462EB">
        <w:t xml:space="preserve">participants </w:t>
      </w:r>
      <w:r w:rsidR="00BC0F4E">
        <w:t xml:space="preserve">apparently demonstrate </w:t>
      </w:r>
      <w:r w:rsidR="00E25467" w:rsidRPr="009462EB">
        <w:t xml:space="preserve">positive evaluations of </w:t>
      </w:r>
      <w:r w:rsidR="00BC0F4E">
        <w:t xml:space="preserve">both </w:t>
      </w:r>
      <w:r w:rsidR="00587D81" w:rsidRPr="009462EB">
        <w:t>deat</w:t>
      </w:r>
      <w:r w:rsidR="00BC0F4E">
        <w:t xml:space="preserve">h </w:t>
      </w:r>
      <w:r w:rsidR="00BC0F4E" w:rsidRPr="009462EB">
        <w:fldChar w:fldCharType="begin"/>
      </w:r>
      <w:r w:rsidR="00BC0F4E">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9462EB">
        <w:fldChar w:fldCharType="separate"/>
      </w:r>
      <w:r w:rsidR="00BC0F4E">
        <w:t>(Hussey, Daly, et al., 2015)</w:t>
      </w:r>
      <w:r w:rsidR="00BC0F4E" w:rsidRPr="009462EB">
        <w:fldChar w:fldCharType="end"/>
      </w:r>
      <w:r w:rsidR="00BC0F4E">
        <w:t xml:space="preserve"> and Hitler (previously unpublished data reported in this article).</w:t>
      </w:r>
      <w:r w:rsidR="00FD796D">
        <w:t xml:space="preserve"> </w:t>
      </w:r>
    </w:p>
    <w:p w14:paraId="33291B2B" w14:textId="6FC677C2" w:rsidR="00587D81" w:rsidRPr="009462EB" w:rsidRDefault="00974C07" w:rsidP="00E05B1E">
      <w:r w:rsidRPr="009462EB">
        <w:t xml:space="preserve">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6ADE2BCA" w:rsidR="00587D81" w:rsidRPr="009462EB" w:rsidRDefault="005D272E" w:rsidP="00FF3AF0">
      <w:r w:rsidRPr="009462EB">
        <w:t xml:space="preserve">Subsequent research has agreed with the idea that IRAP effects are influenced by factors other than category-attribute </w:t>
      </w:r>
      <w:r w:rsidR="00050494" w:rsidRPr="009462EB">
        <w:t>relations but</w:t>
      </w:r>
      <w:r w:rsidRPr="009462EB">
        <w:t xml:space="preserve"> ha</w:t>
      </w:r>
      <w:r w:rsidR="00073656">
        <w:t>s</w:t>
      </w:r>
      <w:r w:rsidRPr="009462EB">
        <w:t xml:space="preser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some trial types were larger than others. This would seem to suggest that O’Shea </w:t>
      </w:r>
      <w:r w:rsidRPr="009462EB">
        <w:lastRenderedPageBreak/>
        <w:t xml:space="preserve">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an alternative account of this effect, which they continued to develop in </w:t>
      </w:r>
      <w:r w:rsidR="00BD708A">
        <w:t xml:space="preserve">a </w:t>
      </w:r>
      <w:r w:rsidRPr="009462EB">
        <w:t>subsequent publication</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5F45F7">
      <w:pPr>
        <w:pStyle w:val="Heading2"/>
      </w:pPr>
      <w:r w:rsidRPr="009462EB">
        <w:t xml:space="preserve">Goals of the current </w:t>
      </w:r>
      <w:r w:rsidR="00CD5D10" w:rsidRPr="009462EB">
        <w:t>research</w:t>
      </w:r>
    </w:p>
    <w:p w14:paraId="3D3DF282" w14:textId="6842C7BC" w:rsidR="00A3201C" w:rsidRPr="009462EB" w:rsidRDefault="00BD7A44" w:rsidP="00304344">
      <w:r w:rsidRPr="009462EB">
        <w:t>In contrast with previous wor</w:t>
      </w:r>
      <w:r w:rsidR="004F1261" w:rsidRPr="009462EB">
        <w:t>k</w:t>
      </w:r>
      <w:r w:rsidR="00050494">
        <w:t xml:space="preserve"> that</w:t>
      </w:r>
      <w:r w:rsidR="004F1261" w:rsidRPr="009462EB">
        <w:t xml:space="preserve">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RAP effects</w:t>
      </w:r>
      <w:r w:rsidR="00DD42DC" w:rsidRPr="009462EB">
        <w:t>.</w:t>
      </w:r>
      <w:r w:rsidR="00FF74BB" w:rsidRPr="009462EB">
        <w:t xml:space="preserve"> </w:t>
      </w:r>
    </w:p>
    <w:p w14:paraId="6A28ED74" w14:textId="15F07DB0" w:rsidR="004D44D8" w:rsidRPr="009462EB" w:rsidRDefault="00043878" w:rsidP="00A84B0A">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 xml:space="preserve">ly </w:t>
      </w:r>
      <w:r w:rsidR="00F140F6">
        <w:t xml:space="preserve">around </w:t>
      </w:r>
      <w:r w:rsidR="00A84B0A" w:rsidRPr="009462EB">
        <w:t>40</w:t>
      </w:r>
      <w:r w:rsidR="009B7136" w:rsidRPr="009462EB">
        <w:t>) and a limited range of domains. In order to overcome this,</w:t>
      </w:r>
      <w:r w:rsidR="00A84B0A" w:rsidRPr="009462EB">
        <w:t xml:space="preserve"> t</w:t>
      </w:r>
      <w:r w:rsidR="00002318" w:rsidRPr="009462EB">
        <w:t xml:space="preserve">his </w:t>
      </w:r>
      <w:r w:rsidR="00002318" w:rsidRPr="00D87C92">
        <w:t xml:space="preserve">article </w:t>
      </w:r>
      <w:r w:rsidR="004A526D" w:rsidRPr="00D87C92">
        <w:t xml:space="preserve">used </w:t>
      </w:r>
      <w:r w:rsidR="00D4006A" w:rsidRPr="00D87C92">
        <w:t>an unprecedently large sample</w:t>
      </w:r>
      <w:r w:rsidR="00587D81" w:rsidRPr="00D87C92">
        <w:t xml:space="preserve"> (</w:t>
      </w:r>
      <w:r w:rsidR="00587D81" w:rsidRPr="00D87C92">
        <w:rPr>
          <w:i/>
        </w:rPr>
        <w:t>N</w:t>
      </w:r>
      <w:r w:rsidR="00587D81" w:rsidRPr="00D87C92">
        <w:t xml:space="preserve"> = </w:t>
      </w:r>
      <w:r w:rsidR="006665D4" w:rsidRPr="00D87C92">
        <w:t>753</w:t>
      </w:r>
      <w:r w:rsidR="00587D81" w:rsidRPr="00D87C92">
        <w:t xml:space="preserve">) </w:t>
      </w:r>
      <w:r w:rsidR="00050494" w:rsidRPr="00D87C92">
        <w:t xml:space="preserve">addressing </w:t>
      </w:r>
      <w:r w:rsidR="00587D81" w:rsidRPr="00D87C92">
        <w:t>multiple attitude domains (</w:t>
      </w:r>
      <w:r w:rsidR="00587D81" w:rsidRPr="00D87C92">
        <w:rPr>
          <w:i/>
        </w:rPr>
        <w:t>k</w:t>
      </w:r>
      <w:r w:rsidR="00587D81" w:rsidRPr="00D87C92">
        <w:t xml:space="preserve"> = </w:t>
      </w:r>
      <w:r w:rsidR="006665D4" w:rsidRPr="00D87C92">
        <w:t>10</w:t>
      </w:r>
      <w:r w:rsidR="00587D81" w:rsidRPr="00D87C92">
        <w:t>)</w:t>
      </w:r>
      <w:r w:rsidR="00002318" w:rsidRPr="00D87C92">
        <w:t xml:space="preserve">. </w:t>
      </w:r>
      <w:r w:rsidR="00B019B2" w:rsidRPr="00D87C92">
        <w:t>This</w:t>
      </w:r>
      <w:r w:rsidR="00B019B2" w:rsidRPr="009462EB">
        <w:t xml:space="preserve">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F140F6">
        <w:t xml:space="preserve"> (1) </w:t>
      </w:r>
      <w:r w:rsidR="00373AAD" w:rsidRPr="009462EB">
        <w:t xml:space="preserve">assess the </w:t>
      </w:r>
      <w:r w:rsidR="005E6185" w:rsidRPr="009462EB">
        <w:t>evidence that</w:t>
      </w:r>
      <w:r w:rsidR="00587D81" w:rsidRPr="009462EB">
        <w:t xml:space="preserve"> IRAP effects tend to follow a generic pattern</w:t>
      </w:r>
      <w:r w:rsidR="00F140F6">
        <w:t xml:space="preserve"> by</w:t>
      </w:r>
      <w:r w:rsidR="005E6185" w:rsidRPr="009462EB">
        <w:t xml:space="preserve"> </w:t>
      </w:r>
      <w:r w:rsidR="009876CA" w:rsidRPr="009462EB">
        <w:t>estimat</w:t>
      </w:r>
      <w:r w:rsidR="00F140F6">
        <w:t>ing</w:t>
      </w:r>
      <w:r w:rsidR="009876CA" w:rsidRPr="009462EB">
        <w:t xml:space="preserve"> the </w:t>
      </w:r>
      <w:r w:rsidR="00373AAD" w:rsidRPr="009462EB">
        <w:t>generic pattern</w:t>
      </w:r>
      <w:r w:rsidR="009876CA" w:rsidRPr="009462EB">
        <w:t xml:space="preserve"> more precisely</w:t>
      </w:r>
      <w:r w:rsidR="00F140F6">
        <w:t xml:space="preserve">; </w:t>
      </w:r>
      <w:r w:rsidR="009876CA" w:rsidRPr="009462EB">
        <w:t>(</w:t>
      </w:r>
      <w:r w:rsidR="00F140F6">
        <w:t>2</w:t>
      </w:r>
      <w:r w:rsidR="005E6185" w:rsidRPr="009462EB">
        <w:t xml:space="preserve">) </w:t>
      </w:r>
      <w:r w:rsidR="009876CA" w:rsidRPr="009462EB">
        <w:t xml:space="preserve">understand the severity of the </w:t>
      </w:r>
      <w:r w:rsidR="00373AAD" w:rsidRPr="009462EB">
        <w:t xml:space="preserve">generic pattern </w:t>
      </w:r>
      <w:r w:rsidR="00373AAD" w:rsidRPr="009462EB">
        <w:lastRenderedPageBreak/>
        <w:t xml:space="preserve">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F140F6">
        <w:t>3</w:t>
      </w:r>
      <w:r w:rsidR="00373AAD" w:rsidRPr="009462EB">
        <w:t xml:space="preserve">)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471A4B">
      <w:pPr>
        <w:pStyle w:val="Heading1"/>
      </w:pPr>
      <w:bookmarkStart w:id="4" w:name="_yzqcyehgy7mj" w:colFirst="0" w:colLast="0"/>
      <w:bookmarkEnd w:id="4"/>
      <w:r w:rsidRPr="009462EB">
        <w:t>Method</w:t>
      </w:r>
    </w:p>
    <w:p w14:paraId="69574054" w14:textId="0A53B41B" w:rsidR="005F77D1" w:rsidRPr="006823CC" w:rsidRDefault="005F77D1" w:rsidP="006823CC">
      <w:r w:rsidRPr="000E09BC">
        <w:t xml:space="preserve">All </w:t>
      </w:r>
      <w:r w:rsidR="006D3940">
        <w:t xml:space="preserve">data and code for data processing and analysis </w:t>
      </w:r>
      <w:r w:rsidRPr="000E09BC">
        <w:t>code</w:t>
      </w:r>
      <w:r w:rsidRPr="009462EB">
        <w:t xml:space="preserve"> is </w:t>
      </w:r>
      <w:r>
        <w:t xml:space="preserve">available </w:t>
      </w:r>
      <w:r w:rsidRPr="009462EB">
        <w:t xml:space="preserve">on the Open Science </w:t>
      </w:r>
      <w:r w:rsidRPr="0063017A">
        <w:t>Framework (</w:t>
      </w:r>
      <w:hyperlink r:id="rId11" w:history="1">
        <w:r w:rsidRPr="0063017A">
          <w:rPr>
            <w:rStyle w:val="Hyperlink"/>
          </w:rPr>
          <w:t>osf.io/</w:t>
        </w:r>
        <w:proofErr w:type="spellStart"/>
        <w:r w:rsidRPr="0063017A">
          <w:rPr>
            <w:rStyle w:val="Hyperlink"/>
          </w:rPr>
          <w:t>vhzsn</w:t>
        </w:r>
        <w:proofErr w:type="spellEnd"/>
      </w:hyperlink>
      <w:r w:rsidRPr="0063017A">
        <w:t>). We report h</w:t>
      </w:r>
      <w:r w:rsidRPr="009462EB">
        <w:t xml:space="preserve">ow we determined our sample size, all data exclusions, all manipulations, and all measures in the study </w:t>
      </w:r>
      <w:r w:rsidRPr="009462EB">
        <w:fldChar w:fldCharType="begin"/>
      </w:r>
      <w:r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9462EB">
        <w:fldChar w:fldCharType="separate"/>
      </w:r>
      <w:r w:rsidRPr="009462EB">
        <w:t>(Simmons et al., 2012)</w:t>
      </w:r>
      <w:r w:rsidRPr="009462EB">
        <w:fldChar w:fldCharType="end"/>
      </w:r>
      <w:r w:rsidRPr="009462EB">
        <w:t>.</w:t>
      </w:r>
      <w:r w:rsidR="006823CC">
        <w:t xml:space="preserve"> </w:t>
      </w:r>
      <w:r w:rsidR="006823CC" w:rsidRPr="009462EB">
        <w:t xml:space="preserve">All analyses were done in R </w:t>
      </w:r>
      <w:r w:rsidR="006823CC" w:rsidRPr="00576F84">
        <w:fldChar w:fldCharType="begin"/>
      </w:r>
      <w:r w:rsidR="006823CC"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6823CC" w:rsidRPr="00576F84">
        <w:fldChar w:fldCharType="separate"/>
      </w:r>
      <w:r w:rsidR="006823CC" w:rsidRPr="00576F84">
        <w:t>(R Core Team, 2020)</w:t>
      </w:r>
      <w:r w:rsidR="006823CC" w:rsidRPr="00576F84">
        <w:fldChar w:fldCharType="end"/>
      </w:r>
      <w:r w:rsidR="006823CC" w:rsidRPr="00576F84">
        <w:t xml:space="preserve"> using the packages </w:t>
      </w:r>
      <w:proofErr w:type="spellStart"/>
      <w:r w:rsidR="006823CC" w:rsidRPr="00576F84">
        <w:t>ez</w:t>
      </w:r>
      <w:proofErr w:type="spellEnd"/>
      <w:r w:rsidR="006823CC" w:rsidRPr="00576F84">
        <w:t xml:space="preserve"> </w:t>
      </w:r>
      <w:r w:rsidR="006823CC" w:rsidRPr="00576F84">
        <w:fldChar w:fldCharType="begin"/>
      </w:r>
      <w:r w:rsidR="006823CC"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6823CC" w:rsidRPr="00576F84">
        <w:fldChar w:fldCharType="separate"/>
      </w:r>
      <w:r w:rsidR="006823CC" w:rsidRPr="00576F84">
        <w:rPr>
          <w:noProof/>
        </w:rPr>
        <w:t>(Lawrence, 2016)</w:t>
      </w:r>
      <w:r w:rsidR="006823CC" w:rsidRPr="00576F84">
        <w:fldChar w:fldCharType="end"/>
      </w:r>
      <w:r w:rsidR="006823CC">
        <w:t xml:space="preserve">, </w:t>
      </w:r>
      <w:proofErr w:type="spellStart"/>
      <w:r w:rsidR="006823CC">
        <w:t>schoRsch</w:t>
      </w:r>
      <w:proofErr w:type="spellEnd"/>
      <w:r w:rsidR="006823CC">
        <w:t xml:space="preserve"> </w:t>
      </w:r>
      <w:r w:rsidR="006823CC">
        <w:fldChar w:fldCharType="begin"/>
      </w:r>
      <w:r w:rsidR="006823C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6823CC">
        <w:fldChar w:fldCharType="separate"/>
      </w:r>
      <w:r w:rsidR="006823CC">
        <w:rPr>
          <w:noProof/>
        </w:rPr>
        <w:t>(Pfister &amp; Janczyk, 2019)</w:t>
      </w:r>
      <w:r w:rsidR="006823CC">
        <w:fldChar w:fldCharType="end"/>
      </w:r>
      <w:r w:rsidR="00350CA3">
        <w:t xml:space="preserve">, and lme4 </w:t>
      </w:r>
      <w:r w:rsidR="00350CA3">
        <w:fldChar w:fldCharType="begin"/>
      </w:r>
      <w:r w:rsidR="00350CA3">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350CA3">
        <w:fldChar w:fldCharType="separate"/>
      </w:r>
      <w:r w:rsidR="00350CA3">
        <w:rPr>
          <w:noProof/>
        </w:rPr>
        <w:t>(Bates et al., 2015)</w:t>
      </w:r>
      <w:r w:rsidR="00350CA3">
        <w:fldChar w:fldCharType="end"/>
      </w:r>
      <w:r w:rsidR="00350CA3">
        <w:t>.</w:t>
      </w:r>
    </w:p>
    <w:p w14:paraId="29993078" w14:textId="7F248806" w:rsidR="00BD1E1F" w:rsidRDefault="00DD0916" w:rsidP="00BD1E1F">
      <w:pPr>
        <w:pStyle w:val="Heading2"/>
        <w:rPr>
          <w:rStyle w:val="Heading3Char"/>
          <w:b/>
          <w:bCs/>
        </w:rPr>
      </w:pPr>
      <w:bookmarkStart w:id="5" w:name="_6a1sgl1fgfyh" w:colFirst="0" w:colLast="0"/>
      <w:bookmarkEnd w:id="5"/>
      <w:r w:rsidRPr="009462EB">
        <w:rPr>
          <w:rStyle w:val="Heading3Char"/>
          <w:b/>
          <w:bCs/>
        </w:rPr>
        <w:t>Data</w:t>
      </w:r>
    </w:p>
    <w:p w14:paraId="16A130C2" w14:textId="7F0F42C5" w:rsidR="00BD41FB" w:rsidRPr="009462EB" w:rsidRDefault="005816C9" w:rsidP="006665D4">
      <w:r w:rsidRPr="009462EB">
        <w:t xml:space="preserve">Data was </w:t>
      </w:r>
      <w:r w:rsidR="00E8126F">
        <w:t xml:space="preserve">taken from an existing, publicly available dataset </w:t>
      </w:r>
      <w:r w:rsidR="00072F92">
        <w:t xml:space="preserve">of </w:t>
      </w:r>
      <w:r w:rsidRPr="009462EB">
        <w:t xml:space="preserve">IRAP </w:t>
      </w:r>
      <w:r w:rsidR="00072F92">
        <w:t xml:space="preserve">data </w:t>
      </w:r>
      <w:r w:rsidR="00E8126F">
        <w:fldChar w:fldCharType="begin"/>
      </w:r>
      <w:r w:rsidR="00ED2023">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fldChar w:fldCharType="separate"/>
      </w:r>
      <w:r w:rsidR="00ED2023">
        <w:rPr>
          <w:noProof/>
        </w:rPr>
        <w:t>(osf.io/v3twe; see Hussey &amp; Drake, 2020)</w:t>
      </w:r>
      <w:r w:rsidR="00E8126F">
        <w:fldChar w:fldCharType="end"/>
      </w:r>
      <w:r w:rsidR="00DD0916" w:rsidRPr="009462EB">
        <w:t xml:space="preserve">.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w:t>
      </w:r>
      <w:r w:rsidR="006C5EA7">
        <w:t>T</w:t>
      </w:r>
      <w:r w:rsidR="003550CD">
        <w:t xml:space="preserve">he study </w:t>
      </w:r>
      <w:r w:rsidR="003B3D03" w:rsidRPr="009462EB">
        <w:t xml:space="preserve">must </w:t>
      </w:r>
      <w:r w:rsidR="003550CD">
        <w:t xml:space="preserve">have </w:t>
      </w:r>
      <w:r w:rsidR="003B3D03" w:rsidRPr="009462EB">
        <w:t>include</w:t>
      </w:r>
      <w:r w:rsidR="003550CD">
        <w:t>d</w:t>
      </w:r>
      <w:r w:rsidR="003B3D03" w:rsidRPr="009462EB">
        <w:t xml:space="preserv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w:t>
      </w:r>
      <w:r w:rsidR="00FF58CD">
        <w:t>;</w:t>
      </w:r>
      <w:r w:rsidR="003B3D03" w:rsidRPr="009462EB">
        <w:t xml:space="preserve"> </w:t>
      </w:r>
      <w:r w:rsidR="00203AE4" w:rsidRPr="009462EB">
        <w:t>(</w:t>
      </w:r>
      <w:r w:rsidR="003131E8">
        <w:t>2</w:t>
      </w:r>
      <w:r w:rsidR="00203AE4" w:rsidRPr="009462EB">
        <w:t xml:space="preserve">)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xml:space="preserve">). This served to limit the differences between IRAPs to the </w:t>
      </w:r>
      <w:r w:rsidR="00DD0916" w:rsidRPr="009462EB">
        <w:lastRenderedPageBreak/>
        <w:t>domain being evaluated while keeping other aspects of the procedure relatively consistent</w:t>
      </w:r>
      <w:r w:rsidR="00FF58CD">
        <w:t>;</w:t>
      </w:r>
      <w:r w:rsidR="00FC1750" w:rsidRPr="009462EB">
        <w:t xml:space="preserve"> </w:t>
      </w:r>
      <w:r w:rsidR="00587D81" w:rsidRPr="009462EB">
        <w:t>(</w:t>
      </w:r>
      <w:r w:rsidR="0000571F">
        <w:t>3</w:t>
      </w:r>
      <w:r w:rsidR="00587D81" w:rsidRPr="009462EB">
        <w:t xml:space="preserve">)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ithin the procedure</w:t>
      </w:r>
      <w:r w:rsidR="00FF58CD">
        <w:t>;</w:t>
      </w:r>
      <w:r w:rsidR="00587D81" w:rsidRPr="009462EB">
        <w:t xml:space="preserve"> </w:t>
      </w:r>
      <w:r w:rsidR="00203AE4" w:rsidRPr="009462EB">
        <w:t>(</w:t>
      </w:r>
      <w:r w:rsidR="0012495D">
        <w:t>4</w:t>
      </w:r>
      <w:r w:rsidR="003B3D03" w:rsidRPr="009462EB">
        <w:t>) W</w:t>
      </w:r>
      <w:r w:rsidR="00DD0916" w:rsidRPr="009462EB">
        <w:t xml:space="preserve">hen a study employed multiple IRAPs within participants, only the first IRAP that each participant completed was </w:t>
      </w:r>
      <w:r w:rsidR="00DD0916" w:rsidRPr="006665D4">
        <w:t>included.</w:t>
      </w:r>
      <w:r w:rsidR="00FC1750" w:rsidRPr="006665D4">
        <w:t xml:space="preserve"> </w:t>
      </w:r>
      <w:r w:rsidR="00DD0916" w:rsidRPr="006665D4">
        <w:t>Data from 1</w:t>
      </w:r>
      <w:r w:rsidR="00072F92" w:rsidRPr="006665D4">
        <w:t>2</w:t>
      </w:r>
      <w:r w:rsidR="00DD0916" w:rsidRPr="006665D4">
        <w:t xml:space="preserve"> </w:t>
      </w:r>
      <w:r w:rsidR="007F0CB5" w:rsidRPr="006665D4">
        <w:t xml:space="preserve">IRAPs across </w:t>
      </w:r>
      <w:r w:rsidR="00072F92" w:rsidRPr="006665D4">
        <w:t>10</w:t>
      </w:r>
      <w:r w:rsidR="00DD0916" w:rsidRPr="006665D4">
        <w:t xml:space="preserve"> domains </w:t>
      </w:r>
      <w:r w:rsidR="00AF280B" w:rsidRPr="006665D4">
        <w:t xml:space="preserve">and a total of </w:t>
      </w:r>
      <w:r w:rsidR="00072F92" w:rsidRPr="006665D4">
        <w:t xml:space="preserve">753 </w:t>
      </w:r>
      <w:r w:rsidR="00AF280B" w:rsidRPr="006665D4">
        <w:t xml:space="preserve">participants </w:t>
      </w:r>
      <w:r w:rsidR="007D58B2" w:rsidRPr="006665D4">
        <w:t>met inclusion criteria</w:t>
      </w:r>
      <w:r w:rsidR="00222333" w:rsidRPr="006665D4">
        <w:t xml:space="preserve">. </w:t>
      </w:r>
      <w:r w:rsidR="008F2BF8">
        <w:t>See Figure 2 for a list of all domains.</w:t>
      </w:r>
    </w:p>
    <w:p w14:paraId="456B5526" w14:textId="77777777" w:rsidR="00BD1E1F" w:rsidRPr="009462EB" w:rsidRDefault="003D7B03" w:rsidP="00BD1E1F">
      <w:pPr>
        <w:pStyle w:val="Heading2"/>
      </w:pPr>
      <w:r w:rsidRPr="009462EB">
        <w:t>Performance exclusions</w:t>
      </w:r>
    </w:p>
    <w:p w14:paraId="7A14B267" w14:textId="199EFED7" w:rsidR="003D7B03" w:rsidRPr="009462EB" w:rsidRDefault="003D7B03" w:rsidP="00BD1E1F">
      <w:r w:rsidRPr="009462EB">
        <w:t xml:space="preserve">Participants whose percentage accuracy or mean reaction time on the IRAP test blocks were </w:t>
      </w:r>
      <w:r w:rsidRPr="00373DFA">
        <w:t xml:space="preserve">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373DFA">
        <w:fldChar w:fldCharType="begin"/>
      </w:r>
      <w:r w:rsidR="004C4A01" w:rsidRPr="00373DFA">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373DFA">
        <w:fldChar w:fldCharType="separate"/>
      </w:r>
      <w:r w:rsidR="004C4A01" w:rsidRPr="00373DFA">
        <w:t>(Ratcliff, 1993; Whelan, 2008)</w:t>
      </w:r>
      <w:r w:rsidR="004C4A01" w:rsidRPr="00373DFA">
        <w:fldChar w:fldCharType="end"/>
      </w:r>
      <w:r w:rsidRPr="00373DFA">
        <w:t xml:space="preserve">. A total of </w:t>
      </w:r>
      <w:r w:rsidR="00373DFA" w:rsidRPr="00373DFA">
        <w:t>44</w:t>
      </w:r>
      <w:r w:rsidRPr="00373DFA">
        <w:t xml:space="preserve"> participants (</w:t>
      </w:r>
      <w:r w:rsidR="00373DFA" w:rsidRPr="00373DFA">
        <w:t>5.8</w:t>
      </w:r>
      <w:r w:rsidRPr="00373DFA">
        <w:t>%) were excluded on this basis.</w:t>
      </w:r>
      <w:bookmarkStart w:id="6" w:name="_5g8p8jzfdniw" w:colFirst="0" w:colLast="0"/>
      <w:bookmarkEnd w:id="6"/>
      <w:r w:rsidRPr="00373DFA">
        <w:t xml:space="preserve"> </w:t>
      </w:r>
    </w:p>
    <w:p w14:paraId="2343975A" w14:textId="77777777" w:rsidR="00BD1E1F" w:rsidRPr="009462EB" w:rsidRDefault="00BD6ACD" w:rsidP="00BD1E1F">
      <w:pPr>
        <w:pStyle w:val="Heading2"/>
      </w:pPr>
      <w:bookmarkStart w:id="7" w:name="_ewb4gz3cin37" w:colFirst="0" w:colLast="0"/>
      <w:bookmarkEnd w:id="7"/>
      <w:r w:rsidRPr="009462EB">
        <w:t>Participants</w:t>
      </w:r>
    </w:p>
    <w:p w14:paraId="4DB20D51" w14:textId="24BB1791" w:rsidR="00BD6ACD" w:rsidRPr="009462EB" w:rsidRDefault="00BD6ACD" w:rsidP="00BD6ACD">
      <w:r w:rsidRPr="009462EB">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t>709</w:t>
      </w:r>
      <w:r w:rsidRPr="009462EB">
        <w:t xml:space="preserve"> participants</w:t>
      </w:r>
      <w:r w:rsidR="00CA0515">
        <w:t xml:space="preserve">. Where </w:t>
      </w:r>
      <w:r w:rsidR="00DE1D41">
        <w:t xml:space="preserve">demographics data was present, participants were typically </w:t>
      </w:r>
      <w:r w:rsidR="00DE1D41" w:rsidRPr="00DE1D41">
        <w:t xml:space="preserve">female </w:t>
      </w:r>
      <w:r w:rsidR="00356EE5" w:rsidRPr="00DE1D41">
        <w:t>(</w:t>
      </w:r>
      <w:r w:rsidR="00DE1D41" w:rsidRPr="00DE1D41">
        <w:t>193</w:t>
      </w:r>
      <w:r w:rsidRPr="00DE1D41">
        <w:t xml:space="preserve"> women </w:t>
      </w:r>
      <w:r w:rsidR="00356EE5" w:rsidRPr="00DE1D41">
        <w:t>[</w:t>
      </w:r>
      <w:r w:rsidR="00DE1D41" w:rsidRPr="00DE1D41">
        <w:t>62.5</w:t>
      </w:r>
      <w:r w:rsidRPr="00DE1D41">
        <w:t>%</w:t>
      </w:r>
      <w:r w:rsidR="00356EE5" w:rsidRPr="00DE1D41">
        <w:t>]</w:t>
      </w:r>
      <w:r w:rsidRPr="00DE1D41">
        <w:t xml:space="preserve">, 159 men </w:t>
      </w:r>
      <w:r w:rsidR="00356EE5" w:rsidRPr="00DE1D41">
        <w:t>[</w:t>
      </w:r>
      <w:r w:rsidRPr="00DE1D41">
        <w:t>3</w:t>
      </w:r>
      <w:r w:rsidR="00DE1D41" w:rsidRPr="00DE1D41">
        <w:t>7.2</w:t>
      </w:r>
      <w:r w:rsidRPr="00DE1D41">
        <w:t>%</w:t>
      </w:r>
      <w:r w:rsidR="00356EE5" w:rsidRPr="00DE1D41">
        <w:t>]</w:t>
      </w:r>
      <w:r w:rsidRPr="00DE1D41">
        <w:t xml:space="preserve">, 1 identified </w:t>
      </w:r>
      <w:r w:rsidR="00356EE5" w:rsidRPr="00DE1D41">
        <w:t>as nonbinary</w:t>
      </w:r>
      <w:r w:rsidR="00DE1D41" w:rsidRPr="00DE1D41">
        <w:t xml:space="preserve"> [0.3%]) and </w:t>
      </w:r>
      <w:r w:rsidR="00DE1D41" w:rsidRPr="00DE1D41">
        <w:lastRenderedPageBreak/>
        <w:t>young adults (</w:t>
      </w:r>
      <w:r w:rsidRPr="00DE1D41">
        <w:rPr>
          <w:i/>
        </w:rPr>
        <w:t>M</w:t>
      </w:r>
      <w:r w:rsidRPr="00DE1D41">
        <w:rPr>
          <w:rFonts w:cs="Times New Roman (Body CS)"/>
          <w:vertAlign w:val="subscript"/>
        </w:rPr>
        <w:t>age</w:t>
      </w:r>
      <w:r w:rsidRPr="00DE1D41">
        <w:t xml:space="preserve"> = 2</w:t>
      </w:r>
      <w:r w:rsidR="00DE1D41" w:rsidRPr="00DE1D41">
        <w:t>0.1</w:t>
      </w:r>
      <w:r w:rsidRPr="00DE1D41">
        <w:t xml:space="preserve">, </w:t>
      </w:r>
      <w:r w:rsidRPr="009E61FC">
        <w:rPr>
          <w:i/>
        </w:rPr>
        <w:t>SD</w:t>
      </w:r>
      <w:r w:rsidRPr="009E61FC">
        <w:t xml:space="preserve"> = </w:t>
      </w:r>
      <w:r w:rsidR="00DE1D41" w:rsidRPr="009E61FC">
        <w:t>4.7</w:t>
      </w:r>
      <w:r w:rsidRPr="009E61FC">
        <w:t xml:space="preserve">). </w:t>
      </w:r>
      <w:r w:rsidR="00DE1D41" w:rsidRPr="009E61FC">
        <w:t>Sample size by attitude domain ranged from 19 to 131 (</w:t>
      </w:r>
      <w:r w:rsidR="00DE1D41" w:rsidRPr="009E61FC">
        <w:rPr>
          <w:i/>
        </w:rPr>
        <w:t>M</w:t>
      </w:r>
      <w:r w:rsidR="00DE1D41" w:rsidRPr="009E61FC">
        <w:t xml:space="preserve"> = </w:t>
      </w:r>
      <w:r w:rsidR="003A4701" w:rsidRPr="009E61FC">
        <w:t>70.9</w:t>
      </w:r>
      <w:r w:rsidR="00DE1D41" w:rsidRPr="009E61FC">
        <w:t xml:space="preserve">, </w:t>
      </w:r>
      <w:r w:rsidR="00DE1D41" w:rsidRPr="009E61FC">
        <w:rPr>
          <w:i/>
        </w:rPr>
        <w:t>SD</w:t>
      </w:r>
      <w:r w:rsidR="00DE1D41" w:rsidRPr="009E61FC">
        <w:t xml:space="preserve"> = 3</w:t>
      </w:r>
      <w:r w:rsidR="003A4701" w:rsidRPr="009E61FC">
        <w:t>8</w:t>
      </w:r>
      <w:r w:rsidR="00DE1D41" w:rsidRPr="009E61FC">
        <w:t>.</w:t>
      </w:r>
      <w:r w:rsidR="003A4701" w:rsidRPr="009E61FC">
        <w:t>8</w:t>
      </w:r>
      <w:r w:rsidR="00DE1D41" w:rsidRPr="009E61FC">
        <w:t>).</w:t>
      </w:r>
      <w:r w:rsidRPr="009462EB">
        <w:t xml:space="preserve"> </w:t>
      </w:r>
      <w:bookmarkStart w:id="8" w:name="_yzgpn55klhwa" w:colFirst="0" w:colLast="0"/>
      <w:bookmarkEnd w:id="8"/>
    </w:p>
    <w:p w14:paraId="218CBD61" w14:textId="77777777" w:rsidR="00BD1E1F" w:rsidRPr="009462EB" w:rsidRDefault="00DD0916" w:rsidP="00BD1E1F">
      <w:pPr>
        <w:pStyle w:val="Heading2"/>
      </w:pPr>
      <w:r w:rsidRPr="009462EB">
        <w:t>Measures</w:t>
      </w:r>
    </w:p>
    <w:p w14:paraId="29692F78" w14:textId="43644802" w:rsidR="0013175C" w:rsidRPr="009462EB" w:rsidRDefault="0013175C" w:rsidP="0013175C">
      <w:bookmarkStart w:id="9" w:name="_e4ajn071d6fh" w:colFirst="0" w:colLast="0"/>
      <w:bookmarkEnd w:id="9"/>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4C084F">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w:t>
      </w:r>
      <w:r w:rsidR="00480928" w:rsidRPr="009462EB">
        <w:t>present</w:t>
      </w:r>
      <w:r w:rsidR="00480928">
        <w:t>ed</w:t>
      </w:r>
      <w:r w:rsidR="00480928" w:rsidRPr="009462EB">
        <w:t xml:space="preserve"> </w:t>
      </w:r>
      <w:r w:rsidRPr="009462EB">
        <w:t xml:space="preserve">with images or words at the top of the screen and in the middle of the screen. Response options are presented on the bottom left and bottom right sides of the </w:t>
      </w:r>
      <w:r w:rsidR="00693AAB" w:rsidRPr="009462EB">
        <w:t>screen and</w:t>
      </w:r>
      <w:r w:rsidRPr="009462EB">
        <w:t xml:space="preserve"> are mapped to the left and right response keys. In order to progress to the next trial, the correct response must be given. Incorrect responses result in a red X being presented on screen. </w:t>
      </w:r>
      <w:r w:rsidR="001442E6">
        <w:t xml:space="preserve">The correct responses alternated between blocks. </w:t>
      </w:r>
      <w:r w:rsidR="00781B63">
        <w:t>F</w:t>
      </w:r>
      <w:r w:rsidRPr="009462EB">
        <w:t xml:space="preserve">or example, </w:t>
      </w:r>
      <w:r w:rsidR="00781B63">
        <w:t>an IRAP study examining racial attitudes might include “</w:t>
      </w:r>
      <w:r w:rsidR="00AB04AF">
        <w:t>W</w:t>
      </w:r>
      <w:r w:rsidR="00781B63">
        <w:t>hite people” and “</w:t>
      </w:r>
      <w:r w:rsidR="00AB04AF">
        <w:t>B</w:t>
      </w:r>
      <w:r w:rsidR="00781B63">
        <w:t>lack people” as categor</w:t>
      </w:r>
      <w:r w:rsidR="00AB04AF">
        <w:t>y stimuli</w:t>
      </w:r>
      <w:r w:rsidR="00781B63">
        <w:t xml:space="preserve"> and positive and negative </w:t>
      </w:r>
      <w:r w:rsidR="00AB04AF">
        <w:t>words</w:t>
      </w:r>
      <w:r w:rsidR="00781B63">
        <w:t xml:space="preserve"> as </w:t>
      </w:r>
      <w:r w:rsidR="00AB04AF">
        <w:t>attribute stimuli</w:t>
      </w:r>
      <w:r w:rsidR="00781B63">
        <w:t xml:space="preserve">. In this example, a </w:t>
      </w:r>
      <w:r w:rsidRPr="009462EB">
        <w:t>participant must respond to “</w:t>
      </w:r>
      <w:r w:rsidR="00BB1767">
        <w:t>W</w:t>
      </w:r>
      <w:r w:rsidRPr="009462EB">
        <w:t>hite people” and “</w:t>
      </w:r>
      <w:r w:rsidR="00BB1767">
        <w:t>D</w:t>
      </w:r>
      <w:r w:rsidRPr="009462EB">
        <w:t>angerous” with “True” on one block and “False” on the other block. Participants</w:t>
      </w:r>
      <w:r w:rsidR="00781B63">
        <w:t xml:space="preserve"> initially</w:t>
      </w:r>
      <w:r w:rsidRPr="009462EB">
        <w:t xml:space="preserve"> complete pairs of these blocks </w:t>
      </w:r>
      <w:r w:rsidR="00781B63">
        <w:t>during a</w:t>
      </w:r>
      <w:r w:rsidR="00781B63" w:rsidRPr="009462EB">
        <w:t xml:space="preserve"> </w:t>
      </w:r>
      <w:r w:rsidR="00781B63">
        <w:t>practice</w:t>
      </w:r>
      <w:r w:rsidR="00781B63" w:rsidRPr="009462EB">
        <w:t xml:space="preserve"> phase</w:t>
      </w:r>
      <w:r w:rsidR="00781B63">
        <w:t xml:space="preserve"> of the task; once responding meet predetermined criteria for a </w:t>
      </w:r>
      <w:r w:rsidR="00C401DE">
        <w:t xml:space="preserve">both of a </w:t>
      </w:r>
      <w:r w:rsidR="00781B63">
        <w:t xml:space="preserve">pair of practice blocks </w:t>
      </w:r>
      <w:r w:rsidR="00781B63" w:rsidRPr="009462EB">
        <w:t xml:space="preserve">(typically </w:t>
      </w:r>
      <w:r w:rsidR="00781B63">
        <w:t>a</w:t>
      </w:r>
      <w:r w:rsidR="00781B63" w:rsidRPr="009462EB">
        <w:t xml:space="preserve"> median reaction time &lt; 2000 ms and </w:t>
      </w:r>
      <w:r w:rsidR="00781B63">
        <w:t xml:space="preserve">a </w:t>
      </w:r>
      <w:r w:rsidR="00781B63" w:rsidRPr="009462EB">
        <w:t>percentage accuracy &gt; 80%)</w:t>
      </w:r>
      <w:r w:rsidR="00781B63">
        <w:t xml:space="preserve">, participants proceed to </w:t>
      </w:r>
      <w:r w:rsidR="00C401DE">
        <w:t>the</w:t>
      </w:r>
      <w:r w:rsidR="00781B63">
        <w:t xml:space="preserve"> test block (</w:t>
      </w:r>
      <w:r w:rsidR="00C401DE">
        <w:t>typically three pairs</w:t>
      </w:r>
      <w:r w:rsidR="00781B63">
        <w:t>)</w:t>
      </w:r>
      <w:r w:rsidR="00C401DE">
        <w:t>. Only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r w:rsidR="00ED2023" w:rsidRPr="00DF0BA2">
        <w:t xml:space="preserve">Details of each IRAP’s stimuli, task parameters, </w:t>
      </w:r>
      <w:r w:rsidR="00ED2023" w:rsidRPr="00DF0BA2">
        <w:lastRenderedPageBreak/>
        <w:t xml:space="preserve">and responding rules </w:t>
      </w:r>
      <w:r w:rsidR="00ED2023" w:rsidRPr="00ED2023">
        <w:t>can be found in the Supplementary Materials of the original dataset (</w:t>
      </w:r>
      <w:hyperlink r:id="rId12" w:history="1">
        <w:r w:rsidR="00ED2023" w:rsidRPr="00ED2023">
          <w:rPr>
            <w:rStyle w:val="Hyperlink"/>
          </w:rPr>
          <w:t>osf.io/v3twe</w:t>
        </w:r>
      </w:hyperlink>
      <w:r w:rsidR="00ED2023" w:rsidRPr="00ED2023">
        <w:t>).</w:t>
      </w:r>
    </w:p>
    <w:p w14:paraId="0B66B1D6" w14:textId="77777777" w:rsidR="00BD1E1F" w:rsidRPr="009462EB" w:rsidRDefault="004D4CD3" w:rsidP="00BD1E1F">
      <w:pPr>
        <w:pStyle w:val="Heading2"/>
      </w:pPr>
      <w:r w:rsidRPr="009462EB">
        <w:t>Data processing</w:t>
      </w:r>
    </w:p>
    <w:p w14:paraId="7F469B50" w14:textId="2732B0CC" w:rsidR="00AD7FC6" w:rsidRPr="009462EB" w:rsidRDefault="00AD7FC6" w:rsidP="00AD7FC6">
      <w:r w:rsidRPr="009462EB">
        <w:t xml:space="preserve">IRAP studies typically </w:t>
      </w:r>
      <w:r w:rsidR="00480928" w:rsidRPr="009462EB">
        <w:t>us</w:t>
      </w:r>
      <w:r w:rsidR="00480928">
        <w:t>e</w:t>
      </w:r>
      <w:r w:rsidR="00480928" w:rsidRPr="009462EB">
        <w:t xml:space="preserve"> </w:t>
      </w:r>
      <w:r w:rsidRPr="009462EB">
        <w:t xml:space="preserve">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4C533FDF" w14:textId="16F4AB82" w:rsidR="00522D36" w:rsidRDefault="004D4CD3" w:rsidP="00522D36">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on the blocks assumed to be consistent with participants’ learning histories</w:t>
      </w:r>
      <w:r w:rsidR="0033791E" w:rsidRPr="009462EB">
        <w:t>, as in the 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w:t>
      </w:r>
      <w:r w:rsidR="00334236" w:rsidRPr="009462EB">
        <w:lastRenderedPageBreak/>
        <w:t>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w:t>
      </w:r>
    </w:p>
    <w:p w14:paraId="61914E8E" w14:textId="30C62F6B" w:rsidR="00D30247" w:rsidRPr="009462EB" w:rsidRDefault="00522D36" w:rsidP="00522D36">
      <w:pPr>
        <w:pStyle w:val="Heading1"/>
      </w:pPr>
      <w:r>
        <w:t>R</w:t>
      </w:r>
      <w:r w:rsidR="00DD0916" w:rsidRPr="009462EB">
        <w:t>esult</w:t>
      </w:r>
      <w:r w:rsidR="00854F07" w:rsidRPr="009462EB">
        <w:t>s</w:t>
      </w:r>
    </w:p>
    <w:p w14:paraId="19442D26" w14:textId="77777777" w:rsidR="00F86CED" w:rsidRPr="00F86CED" w:rsidRDefault="00F86CED" w:rsidP="00F86CED">
      <w:pPr>
        <w:pStyle w:val="Heading2"/>
      </w:pPr>
      <w:r>
        <w:t>Evidence for the generic pattern</w:t>
      </w:r>
    </w:p>
    <w:p w14:paraId="3BD134F2" w14:textId="77777777" w:rsidR="00F86CED" w:rsidRPr="009462EB" w:rsidRDefault="00F86CED" w:rsidP="00F86CED">
      <w:r w:rsidRPr="009462EB">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Default="00F86CED" w:rsidP="000063D9">
      <w:r w:rsidRPr="009462EB">
        <w:t xml:space="preserve">A mixed within-between frequentist ANOVA was run using type III sum of squares method with IRAP </w:t>
      </w:r>
      <w:r w:rsidRPr="009462EB">
        <w:rPr>
          <w:i/>
        </w:rPr>
        <w:t>D</w:t>
      </w:r>
      <w:r w:rsidRPr="009462EB">
        <w:t xml:space="preserve"> scores as the </w:t>
      </w:r>
      <w:r w:rsidR="00842AA6">
        <w:t xml:space="preserve">dependent variable, </w:t>
      </w:r>
      <w:r w:rsidRPr="009462EB">
        <w:t xml:space="preserve">IRAP trial-type as the within subjects </w:t>
      </w:r>
      <w:r w:rsidR="00842AA6">
        <w:t>independent variable</w:t>
      </w:r>
      <w:r w:rsidRPr="009462EB">
        <w:t xml:space="preserve"> (</w:t>
      </w:r>
      <w:r w:rsidR="007F6629">
        <w:t xml:space="preserve">i.e., </w:t>
      </w:r>
      <w:r w:rsidR="00711500">
        <w:t>C</w:t>
      </w:r>
      <w:r w:rsidRPr="009462EB">
        <w:t xml:space="preserve">ategory </w:t>
      </w:r>
      <w:r w:rsidR="00842AA6">
        <w:t>1</w:t>
      </w:r>
      <w:r w:rsidR="00711500">
        <w:t xml:space="preserve"> – P</w:t>
      </w:r>
      <w:r w:rsidRPr="009462EB">
        <w:t xml:space="preserve">ositive, </w:t>
      </w:r>
      <w:r w:rsidR="00711500">
        <w:t>C</w:t>
      </w:r>
      <w:r w:rsidRPr="009462EB">
        <w:t xml:space="preserve">ategory </w:t>
      </w:r>
      <w:r w:rsidR="00842AA6">
        <w:t>1</w:t>
      </w:r>
      <w:r w:rsidR="00711500">
        <w:t xml:space="preserve"> – N</w:t>
      </w:r>
      <w:r w:rsidRPr="009462EB">
        <w:t xml:space="preserve">egative, </w:t>
      </w:r>
      <w:r w:rsidR="00711500">
        <w:t>C</w:t>
      </w:r>
      <w:r w:rsidRPr="009462EB">
        <w:t xml:space="preserve">ategory </w:t>
      </w:r>
      <w:r w:rsidR="00842AA6">
        <w:t>2</w:t>
      </w:r>
      <w:r w:rsidR="00711500">
        <w:t xml:space="preserve"> – P</w:t>
      </w:r>
      <w:r w:rsidRPr="009462EB">
        <w:t xml:space="preserve">ositive, </w:t>
      </w:r>
      <w:r w:rsidR="00711500">
        <w:t>C</w:t>
      </w:r>
      <w:r w:rsidRPr="009462EB">
        <w:t xml:space="preserve">ategory </w:t>
      </w:r>
      <w:r w:rsidR="00842AA6">
        <w:t>2</w:t>
      </w:r>
      <w:r w:rsidR="00711500">
        <w:t xml:space="preserve"> – N</w:t>
      </w:r>
      <w:r w:rsidRPr="009462EB">
        <w:t xml:space="preserve">egative), and domain as the between subjects </w:t>
      </w:r>
      <w:r w:rsidR="00B22EAF">
        <w:t>independent variable</w:t>
      </w:r>
      <w:r w:rsidRPr="009462EB">
        <w:t xml:space="preserve">. Only data from the domains </w:t>
      </w:r>
      <w:r>
        <w:t>featuring</w:t>
      </w:r>
      <w:r w:rsidRPr="009462EB">
        <w:t xml:space="preserve"> known-words was used (i.e., all domains other than the non-words IRAP).</w:t>
      </w:r>
      <w:r w:rsidR="00265807">
        <w:t xml:space="preserve"> Because our hypotheses referred to comparing the proportion of variance attributable to the main and interaction effects rather than assessing differences in estimated means, only the ANOVA effect sizes are reported. </w:t>
      </w:r>
      <w:r w:rsidR="006F2D26">
        <w:t>T</w:t>
      </w:r>
      <w:r w:rsidR="00900668">
        <w:t xml:space="preserve">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900668">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8635B">
        <w:t xml:space="preserve">, </w:t>
      </w:r>
      <w:r w:rsidR="00766850">
        <w:t xml:space="preserve">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6F2D26">
        <w:t>, where</w:t>
      </w:r>
      <w:r w:rsidR="00766850">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9462EB">
        <w:t xml:space="preserve"> refers to the percentage of variance explained (akin to</w:t>
      </w:r>
      <w:r w:rsidRPr="009462EB">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9462EB">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9462EB">
        <w:rPr>
          <w:vertAlign w:val="superscript"/>
        </w:rPr>
        <w:t xml:space="preserve"> </w:t>
      </w:r>
      <w:r w:rsidR="00766E35" w:rsidRPr="009462EB">
        <w:t xml:space="preserve">(‘partial’) </w:t>
      </w:r>
      <w:r w:rsidRPr="009462EB">
        <w:t xml:space="preserve">refers to the percentage of variance explained after controlling for all </w:t>
      </w:r>
      <w:r w:rsidRPr="009462EB">
        <w:lastRenderedPageBreak/>
        <w:t xml:space="preserve">other </w:t>
      </w:r>
      <w:r w:rsidR="000063D9">
        <w:t xml:space="preserve">main and interaction </w:t>
      </w:r>
      <w:r w:rsidRPr="009462EB">
        <w:t xml:space="preserve">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C8635B" w:rsidRPr="00900668">
        <w:t xml:space="preserve"> </w:t>
      </w:r>
      <w:r w:rsidR="00766E35" w:rsidRPr="009462EB">
        <w:t>(‘generalized’)</w:t>
      </w:r>
      <w:r w:rsidR="00766E35">
        <w:t xml:space="preserve"> </w:t>
      </w:r>
      <w:r w:rsidRPr="009462EB">
        <w:t xml:space="preserve">also refers to percentage of variance after controlling for other effects, but is corrected to be interpretable across differential factorial designs </w:t>
      </w:r>
      <w:r w:rsidRPr="009462EB">
        <w:fldChar w:fldCharType="begin"/>
      </w:r>
      <w:r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9462EB">
        <w:fldChar w:fldCharType="separate"/>
      </w:r>
      <w:r w:rsidRPr="009462EB">
        <w:t>(e.g., number of levels and within vs. between factors; see Lakens, 2013)</w:t>
      </w:r>
      <w:r w:rsidRPr="009462EB">
        <w:fldChar w:fldCharType="end"/>
      </w:r>
      <w:r w:rsidRPr="009462EB">
        <w:t xml:space="preserve">. All three metrics are reported here to maximize informativeness. Confidence intervals were bootstrapped using the case removal and percentile method with </w:t>
      </w:r>
      <w:r w:rsidR="006F2D26">
        <w:t>2</w:t>
      </w:r>
      <w:r w:rsidRPr="009462EB">
        <w:t xml:space="preserve">000 replications. Median bootstrapped estimates are reported for robustness. Following standard practice, 90% confidence intervals are reported on the basis that squared effect sizes can only be positive numbers. </w:t>
      </w:r>
    </w:p>
    <w:p w14:paraId="3A8ECA76" w14:textId="46E7F76D" w:rsidR="00F86CED" w:rsidRDefault="00BB3100" w:rsidP="00D06008">
      <w:r>
        <w:t xml:space="preserve">Hypothesis tests were </w:t>
      </w:r>
      <w:r w:rsidR="00551E27">
        <w:t>conducted via the</w:t>
      </w:r>
      <w:r w:rsidR="00F86CED" w:rsidRPr="009462EB">
        <w:t xml:space="preserve"> </w:t>
      </w:r>
      <w:r w:rsidR="00551E27">
        <w:t>comparison of confidence intervals</w:t>
      </w:r>
      <w:r w:rsidR="00F86CED" w:rsidRPr="009462EB">
        <w:t xml:space="preserve">.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462EB">
        <w:t xml:space="preserve"> </w:t>
      </w:r>
      <w:r w:rsidR="00551E27">
        <w:t>wa</w:t>
      </w:r>
      <w:r w:rsidR="00F86CED" w:rsidRPr="009462EB">
        <w:t xml:space="preserve">s the most appropriate </w:t>
      </w:r>
      <w:r w:rsidR="00551E27">
        <w:t>effect size</w:t>
      </w:r>
      <w:r w:rsidR="00F86CED" w:rsidRPr="009462EB">
        <w:t xml:space="preserve"> to compare in order to make inferences. Results demonstrated that the majority of variance in IRAP effects was explained by the </w:t>
      </w:r>
      <w:r w:rsidR="00F86CED" w:rsidRPr="009473CC">
        <w:t>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473CC">
        <w:t xml:space="preserve"> </w:t>
      </w:r>
      <w:r w:rsidR="005810DA" w:rsidRPr="005810DA">
        <w:t xml:space="preserve">= 0.674, </w:t>
      </w:r>
      <w:r w:rsidR="005810DA">
        <w:t xml:space="preserve">90% CI </w:t>
      </w:r>
      <w:r w:rsidR="005810DA" w:rsidRPr="005810DA">
        <w:t>[0.618, 0.723]</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473CC">
        <w:t xml:space="preserve"> </w:t>
      </w:r>
      <w:r w:rsidR="005810DA" w:rsidRPr="005810DA">
        <w:t xml:space="preserve">= 0.212, </w:t>
      </w:r>
      <w:r w:rsidR="005810DA">
        <w:t xml:space="preserve">90% CI </w:t>
      </w:r>
      <w:r w:rsidR="005810DA" w:rsidRPr="005810DA">
        <w:t>[0.184, 0.236]</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473CC">
        <w:t xml:space="preserve"> </w:t>
      </w:r>
      <w:r w:rsidR="005810DA" w:rsidRPr="005810DA">
        <w:t xml:space="preserve">= 0.146, </w:t>
      </w:r>
      <w:r w:rsidR="005810DA">
        <w:t xml:space="preserve">90% CI </w:t>
      </w:r>
      <w:r w:rsidR="005810DA" w:rsidRPr="005810DA">
        <w:t>[0.127, 0.166]</w:t>
      </w:r>
      <w:r w:rsidR="00F86CED" w:rsidRPr="009473CC">
        <w:t>)</w:t>
      </w:r>
      <w:r w:rsidR="005810DA">
        <w:t xml:space="preserve"> </w:t>
      </w:r>
      <w:r w:rsidR="00F86CED" w:rsidRPr="009473CC">
        <w:t>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473CC">
        <w:t xml:space="preserve"> </w:t>
      </w:r>
      <w:r w:rsidR="005810DA" w:rsidRPr="005810DA">
        <w:t xml:space="preserve">= 0.101, </w:t>
      </w:r>
      <w:r w:rsidR="005810DA">
        <w:t xml:space="preserve">90% CI </w:t>
      </w:r>
      <w:r w:rsidR="005810DA" w:rsidRPr="005810DA">
        <w:t>[0.071, 0.139]</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473CC">
        <w:t xml:space="preserve"> </w:t>
      </w:r>
      <w:r w:rsidR="005810DA" w:rsidRPr="005810DA">
        <w:t xml:space="preserve">= 0.067, </w:t>
      </w:r>
      <w:r w:rsidR="005810DA">
        <w:t xml:space="preserve">90% CI </w:t>
      </w:r>
      <w:r w:rsidR="005810DA" w:rsidRPr="005810DA">
        <w:t>[0.047, 0.09]</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F86CED" w:rsidRPr="009473CC">
        <w:t xml:space="preserve"> </w:t>
      </w:r>
      <w:r w:rsidR="005810DA" w:rsidRPr="005810DA">
        <w:t xml:space="preserve">= 0.025, </w:t>
      </w:r>
      <w:r w:rsidR="005810DA">
        <w:t xml:space="preserve">90% CI </w:t>
      </w:r>
      <w:r w:rsidR="005810DA" w:rsidRPr="005810DA">
        <w:t>[0.018, 0.034]</w:t>
      </w:r>
      <w:r w:rsidR="00F86CED" w:rsidRPr="009473CC">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F86CED" w:rsidRPr="009473CC">
        <w:t xml:space="preserve"> </w:t>
      </w:r>
      <w:r w:rsidR="005810DA" w:rsidRPr="005810DA">
        <w:t xml:space="preserve">= 0.112, </w:t>
      </w:r>
      <w:r w:rsidR="005810DA">
        <w:t xml:space="preserve">90% CI </w:t>
      </w:r>
      <w:r w:rsidR="005810DA" w:rsidRPr="005810DA">
        <w:t>[0.085, 0.145]</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F86CED" w:rsidRPr="009473CC">
        <w:t xml:space="preserve"> </w:t>
      </w:r>
      <w:r w:rsidR="005810DA" w:rsidRPr="005810DA">
        <w:t xml:space="preserve">= 0.043, </w:t>
      </w:r>
      <w:r w:rsidR="005810DA">
        <w:t xml:space="preserve">90% CI </w:t>
      </w:r>
      <w:r w:rsidR="005810DA" w:rsidRPr="005810DA">
        <w:t>[0.032, 0.055]</w:t>
      </w:r>
      <w:r w:rsidR="00F86CED" w:rsidRPr="009473C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00DD2193" w:rsidRPr="009462EB">
        <w:t xml:space="preserve"> </w:t>
      </w:r>
      <w:r w:rsidR="00F86CED" w:rsidRPr="009473CC">
        <w:t xml:space="preserve">= 0.01, 90% CI </w:t>
      </w:r>
      <w:r w:rsidR="005810DA" w:rsidRPr="005810DA">
        <w:t xml:space="preserve">= 0.028, </w:t>
      </w:r>
      <w:r w:rsidR="005810DA">
        <w:t xml:space="preserve">90% CI </w:t>
      </w:r>
      <w:r w:rsidR="005810DA" w:rsidRPr="005810DA">
        <w:t>[0.021, 0.036]</w:t>
      </w:r>
      <w:r w:rsidR="00F86CED" w:rsidRPr="009473CC">
        <w:t xml:space="preserve">). </w:t>
      </w:r>
      <w:r w:rsidR="009D4D1D">
        <w:t xml:space="preserve">Results are </w:t>
      </w:r>
      <w:r w:rsidR="009D4D1D" w:rsidRPr="00776FE4">
        <w:t xml:space="preserve">illustrated in Figure </w:t>
      </w:r>
      <w:r w:rsidR="00776FE4" w:rsidRPr="00776FE4">
        <w:t>1</w:t>
      </w:r>
      <w:r w:rsidR="009D4D1D" w:rsidRPr="00776FE4">
        <w:t xml:space="preserve">. </w:t>
      </w:r>
      <w:r w:rsidR="00F86CED" w:rsidRPr="00776FE4">
        <w:t>Results</w:t>
      </w:r>
      <w:r w:rsidR="00F86CED" w:rsidRPr="009462EB">
        <w:t xml:space="preserve"> therefore supported the conclusion that </w:t>
      </w:r>
      <w:r w:rsidR="00D06008">
        <w:t xml:space="preserve">variation in the </w:t>
      </w:r>
      <w:r w:rsidR="00F86CED" w:rsidRPr="009462EB">
        <w:t xml:space="preserve">IRAP effects are mostly </w:t>
      </w:r>
      <w:r w:rsidR="00D06008">
        <w:t xml:space="preserve">attributable to a </w:t>
      </w:r>
      <w:r w:rsidR="00F86CED" w:rsidRPr="009462EB">
        <w:t xml:space="preserve">generic pattern </w:t>
      </w:r>
      <w:r w:rsidR="00D06008">
        <w:t xml:space="preserve">among the IRAP trial types that is demonstrated in all domains. </w:t>
      </w:r>
      <w:r w:rsidR="00D06008">
        <w:lastRenderedPageBreak/>
        <w:t xml:space="preserve">IRAP effects </w:t>
      </w:r>
      <w:r w:rsidR="00F86CED" w:rsidRPr="009462EB">
        <w:t xml:space="preserve">are </w:t>
      </w:r>
      <w:r w:rsidR="00D06008">
        <w:t xml:space="preserve">therefore </w:t>
      </w:r>
      <w:r w:rsidR="00F86CED" w:rsidRPr="009462EB">
        <w:t xml:space="preserve">relatively insensitive to the </w:t>
      </w:r>
      <w:r w:rsidR="00D06008">
        <w:t xml:space="preserve">attitude </w:t>
      </w:r>
      <w:r w:rsidR="00F86CED" w:rsidRPr="009462EB">
        <w:t xml:space="preserve">domain being assessed. </w:t>
      </w:r>
    </w:p>
    <w:p w14:paraId="7C67CE13" w14:textId="085DA93C" w:rsidR="00B2035F" w:rsidRDefault="00B2035F" w:rsidP="00B2035F">
      <w:pPr>
        <w:ind w:firstLine="0"/>
        <w:jc w:val="center"/>
      </w:pPr>
      <w:r>
        <w:rPr>
          <w:noProof/>
        </w:rPr>
        <w:drawing>
          <wp:inline distT="0" distB="0" distL="0" distR="0" wp14:anchorId="1B88E8AE" wp14:editId="03C90337">
            <wp:extent cx="3657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3"/>
                    <a:stretch>
                      <a:fillRect/>
                    </a:stretch>
                  </pic:blipFill>
                  <pic:spPr>
                    <a:xfrm>
                      <a:off x="0" y="0"/>
                      <a:ext cx="3657600" cy="4114800"/>
                    </a:xfrm>
                    <a:prstGeom prst="rect">
                      <a:avLst/>
                    </a:prstGeom>
                  </pic:spPr>
                </pic:pic>
              </a:graphicData>
            </a:graphic>
          </wp:inline>
        </w:drawing>
      </w:r>
    </w:p>
    <w:p w14:paraId="2D7D7EC1" w14:textId="733A1449" w:rsidR="00B2035F" w:rsidRPr="009462EB" w:rsidRDefault="00B2035F" w:rsidP="00B2035F">
      <w:pPr>
        <w:spacing w:line="240" w:lineRule="auto"/>
        <w:ind w:firstLine="0"/>
      </w:pPr>
      <w:r w:rsidRPr="00190C16">
        <w:rPr>
          <w:i/>
        </w:rPr>
        <w:t>Figure 1.</w:t>
      </w:r>
      <w:r w:rsidRPr="009462EB">
        <w:t xml:space="preserve"> </w:t>
      </w:r>
      <w:r w:rsidR="009862FB">
        <w:t xml:space="preserve">Effect size estimates for the ANOVAs. </w:t>
      </w:r>
    </w:p>
    <w:p w14:paraId="1D65D841" w14:textId="77777777" w:rsidR="00B2035F" w:rsidRDefault="00B2035F" w:rsidP="00350CA3">
      <w:pPr>
        <w:ind w:firstLine="0"/>
      </w:pPr>
    </w:p>
    <w:p w14:paraId="03E6BCFA" w14:textId="77777777" w:rsidR="00F86CED" w:rsidRDefault="00F86CED" w:rsidP="00F86CED">
      <w:pPr>
        <w:pStyle w:val="Heading2"/>
      </w:pPr>
      <w:r>
        <w:t>Estimating the generic pattern</w:t>
      </w:r>
      <w:r w:rsidRPr="009462EB">
        <w:t xml:space="preserve"> </w:t>
      </w:r>
    </w:p>
    <w:p w14:paraId="1666F44F" w14:textId="77777777" w:rsidR="00C12014" w:rsidRDefault="00350CA3" w:rsidP="00C12014">
      <w:r>
        <w:t xml:space="preserve">A meta-analytic model was then used to estimate the generic pattern. Specifically, a crossed random effects model with </w:t>
      </w:r>
      <w:r w:rsidR="00C12014" w:rsidRPr="00C12014">
        <w:rPr>
          <w:i/>
        </w:rPr>
        <w:t xml:space="preserve">D </w:t>
      </w:r>
      <w:r w:rsidR="00C12014">
        <w:t>scores as the dependent variable, trial type as independent variable, and both domain and participant as random effects (i.e., random intercepts). The Wilkinson notation of this model was as follows:</w:t>
      </w:r>
    </w:p>
    <w:p w14:paraId="32092856" w14:textId="6043A055" w:rsidR="00C12014" w:rsidRDefault="00C12014" w:rsidP="00C12014">
      <w:pPr>
        <w:ind w:firstLine="0"/>
        <w:rPr>
          <w:rFonts w:ascii="Monaco" w:hAnsi="Monaco"/>
          <w:sz w:val="20"/>
          <w:szCs w:val="20"/>
        </w:rPr>
      </w:pPr>
      <w:r w:rsidRPr="00C12014">
        <w:rPr>
          <w:rFonts w:ascii="Monaco" w:hAnsi="Monaco"/>
          <w:sz w:val="20"/>
          <w:szCs w:val="20"/>
        </w:rPr>
        <w:t xml:space="preserve">D ~ </w:t>
      </w:r>
      <w:r>
        <w:rPr>
          <w:rFonts w:ascii="Monaco" w:hAnsi="Monaco"/>
          <w:sz w:val="20"/>
          <w:szCs w:val="20"/>
        </w:rPr>
        <w:t xml:space="preserve">1 + </w:t>
      </w:r>
      <w:proofErr w:type="spellStart"/>
      <w:r w:rsidRPr="00C12014">
        <w:rPr>
          <w:rFonts w:ascii="Monaco" w:hAnsi="Monaco"/>
          <w:sz w:val="20"/>
          <w:szCs w:val="20"/>
        </w:rPr>
        <w:t>trialtype</w:t>
      </w:r>
      <w:proofErr w:type="spellEnd"/>
      <w:r w:rsidRPr="00C12014">
        <w:rPr>
          <w:rFonts w:ascii="Monaco" w:hAnsi="Monaco"/>
          <w:sz w:val="20"/>
          <w:szCs w:val="20"/>
        </w:rPr>
        <w:t xml:space="preserve"> + (1 | </w:t>
      </w:r>
      <w:r>
        <w:rPr>
          <w:rFonts w:ascii="Monaco" w:hAnsi="Monaco"/>
          <w:sz w:val="20"/>
          <w:szCs w:val="20"/>
        </w:rPr>
        <w:t>d</w:t>
      </w:r>
      <w:r w:rsidRPr="00C12014">
        <w:rPr>
          <w:rFonts w:ascii="Monaco" w:hAnsi="Monaco"/>
          <w:sz w:val="20"/>
          <w:szCs w:val="20"/>
        </w:rPr>
        <w:t xml:space="preserve">omain) + (1 | </w:t>
      </w:r>
      <w:r>
        <w:rPr>
          <w:rFonts w:ascii="Monaco" w:hAnsi="Monaco"/>
          <w:sz w:val="20"/>
          <w:szCs w:val="20"/>
        </w:rPr>
        <w:t>participant</w:t>
      </w:r>
      <w:r w:rsidRPr="00C12014">
        <w:rPr>
          <w:rFonts w:ascii="Monaco" w:hAnsi="Monaco"/>
          <w:sz w:val="20"/>
          <w:szCs w:val="20"/>
        </w:rPr>
        <w:t>)</w:t>
      </w:r>
    </w:p>
    <w:p w14:paraId="4568C827" w14:textId="667BB7DD" w:rsidR="00C12014" w:rsidRDefault="00C12014" w:rsidP="00C12014">
      <w:pPr>
        <w:ind w:firstLine="0"/>
        <w:rPr>
          <w:rFonts w:cs="CMU Serif Roman"/>
        </w:rPr>
      </w:pPr>
      <w:r>
        <w:rPr>
          <w:rFonts w:ascii="Monaco" w:hAnsi="Monaco"/>
          <w:sz w:val="20"/>
          <w:szCs w:val="20"/>
        </w:rPr>
        <w:lastRenderedPageBreak/>
        <w:tab/>
      </w:r>
      <w:r>
        <w:t xml:space="preserve">The generic pattern was therefore estimated via the estimated means for each trial type. Estimated means were </w:t>
      </w:r>
      <w:r w:rsidRPr="00C12014">
        <w:rPr>
          <w:rFonts w:cs="CMU Serif Roman"/>
        </w:rPr>
        <w:t xml:space="preserve">Category 1 </w:t>
      </w:r>
      <w:r>
        <w:rPr>
          <w:rFonts w:cs="CMU Serif Roman"/>
        </w:rPr>
        <w:t>–</w:t>
      </w:r>
      <w:r w:rsidRPr="00C12014">
        <w:rPr>
          <w:rFonts w:cs="CMU Serif Roman"/>
        </w:rPr>
        <w:t xml:space="preserve"> Positive</w:t>
      </w:r>
      <w:r>
        <w:rPr>
          <w:rFonts w:cs="CMU Serif Roman"/>
        </w:rPr>
        <w:t>:</w:t>
      </w:r>
      <w:r w:rsidRPr="00C12014">
        <w:rPr>
          <w:rFonts w:cs="CMU Serif Roman"/>
        </w:rPr>
        <w:t xml:space="preserve"> </w:t>
      </w:r>
      <w:r w:rsidRPr="00C12014">
        <w:rPr>
          <w:rFonts w:cs="CMU Serif Roman"/>
          <w:i/>
        </w:rPr>
        <w:t>M</w:t>
      </w:r>
      <w:r w:rsidRPr="00C12014">
        <w:rPr>
          <w:rFonts w:cs="CMU Serif Roman"/>
        </w:rPr>
        <w:t xml:space="preserve"> = 0.11, 95% CI = [0.</w:t>
      </w:r>
      <w:r w:rsidR="008151D9">
        <w:rPr>
          <w:rFonts w:cs="CMU Serif Roman"/>
        </w:rPr>
        <w:t>10</w:t>
      </w:r>
      <w:r w:rsidRPr="00C12014">
        <w:rPr>
          <w:rFonts w:cs="CMU Serif Roman"/>
        </w:rPr>
        <w:t>, 0.1</w:t>
      </w:r>
      <w:r w:rsidR="008151D9">
        <w:rPr>
          <w:rFonts w:cs="CMU Serif Roman"/>
        </w:rPr>
        <w:t>3</w:t>
      </w:r>
      <w:r w:rsidRPr="00C12014">
        <w:rPr>
          <w:rFonts w:cs="CMU Serif Roman"/>
        </w:rPr>
        <w:t xml:space="preserve">], </w:t>
      </w:r>
      <w:r w:rsidRPr="00C12014">
        <w:rPr>
          <w:rFonts w:cs="CMU Serif Roman"/>
          <w:i/>
        </w:rPr>
        <w:t>p</w:t>
      </w:r>
      <w:r w:rsidRPr="00C12014">
        <w:rPr>
          <w:rFonts w:cs="CMU Serif Roman"/>
        </w:rPr>
        <w:t xml:space="preserve"> &lt; .001</w:t>
      </w:r>
      <w:r w:rsidR="00936F26">
        <w:rPr>
          <w:rFonts w:cs="CMU Serif Roman"/>
        </w:rPr>
        <w:t>;</w:t>
      </w:r>
      <w:r>
        <w:rPr>
          <w:rFonts w:cs="CMU Serif Roman"/>
        </w:rPr>
        <w:t xml:space="preserve"> </w:t>
      </w:r>
      <w:r w:rsidRPr="00C12014">
        <w:rPr>
          <w:rFonts w:cs="CMU Serif Roman"/>
        </w:rPr>
        <w:t xml:space="preserve">Category 1 </w:t>
      </w:r>
      <w:r w:rsidR="00936F26">
        <w:rPr>
          <w:rFonts w:cs="CMU Serif Roman"/>
        </w:rPr>
        <w:t>–</w:t>
      </w:r>
      <w:r w:rsidRPr="00C12014">
        <w:rPr>
          <w:rFonts w:cs="CMU Serif Roman"/>
        </w:rPr>
        <w:t xml:space="preserve"> Negative</w:t>
      </w:r>
      <w:r w:rsidR="00936F26">
        <w:rPr>
          <w:rFonts w:cs="CMU Serif Roman"/>
        </w:rPr>
        <w:t>:</w:t>
      </w:r>
      <w:r w:rsidRPr="00C12014">
        <w:rPr>
          <w:rFonts w:cs="CMU Serif Roman"/>
        </w:rPr>
        <w:t xml:space="preserve"> </w:t>
      </w:r>
      <w:r w:rsidRPr="00936F26">
        <w:rPr>
          <w:rFonts w:cs="CMU Serif Roman"/>
          <w:i/>
        </w:rPr>
        <w:t>M</w:t>
      </w:r>
      <w:r w:rsidRPr="00C12014">
        <w:rPr>
          <w:rFonts w:cs="CMU Serif Roman"/>
        </w:rPr>
        <w:t xml:space="preserve"> = -0.0</w:t>
      </w:r>
      <w:r w:rsidR="008151D9">
        <w:rPr>
          <w:rFonts w:cs="CMU Serif Roman"/>
        </w:rPr>
        <w:t>7</w:t>
      </w:r>
      <w:r w:rsidRPr="00C12014">
        <w:rPr>
          <w:rFonts w:cs="CMU Serif Roman"/>
        </w:rPr>
        <w:t>, 95% CI = [-0.0</w:t>
      </w:r>
      <w:r w:rsidR="008151D9">
        <w:rPr>
          <w:rFonts w:cs="CMU Serif Roman"/>
        </w:rPr>
        <w:t>8</w:t>
      </w:r>
      <w:r w:rsidRPr="00C12014">
        <w:rPr>
          <w:rFonts w:cs="CMU Serif Roman"/>
        </w:rPr>
        <w:t xml:space="preserve">, -0.05], </w:t>
      </w:r>
      <w:r w:rsidRPr="00936F26">
        <w:rPr>
          <w:rFonts w:cs="CMU Serif Roman"/>
          <w:i/>
        </w:rPr>
        <w:t>p</w:t>
      </w:r>
      <w:r w:rsidRPr="00C12014">
        <w:rPr>
          <w:rFonts w:cs="CMU Serif Roman"/>
        </w:rPr>
        <w:t xml:space="preserve"> &lt; .001</w:t>
      </w:r>
      <w:r w:rsidR="00936F26">
        <w:rPr>
          <w:rFonts w:cs="CMU Serif Roman"/>
        </w:rPr>
        <w:t xml:space="preserve">; </w:t>
      </w:r>
      <w:r w:rsidRPr="00C12014">
        <w:rPr>
          <w:rFonts w:cs="CMU Serif Roman"/>
        </w:rPr>
        <w:t xml:space="preserve">Category 2 </w:t>
      </w:r>
      <w:r w:rsidR="00936F26">
        <w:rPr>
          <w:rFonts w:cs="CMU Serif Roman"/>
        </w:rPr>
        <w:t>–</w:t>
      </w:r>
      <w:r w:rsidRPr="00C12014">
        <w:rPr>
          <w:rFonts w:cs="CMU Serif Roman"/>
        </w:rPr>
        <w:t xml:space="preserve"> Positive</w:t>
      </w:r>
      <w:r w:rsidR="00936F26">
        <w:rPr>
          <w:rFonts w:cs="CMU Serif Roman"/>
        </w:rPr>
        <w:t>:</w:t>
      </w:r>
      <w:r w:rsidRPr="00C12014">
        <w:rPr>
          <w:rFonts w:cs="CMU Serif Roman"/>
        </w:rPr>
        <w:t xml:space="preserve"> </w:t>
      </w:r>
      <w:r w:rsidRPr="00936F26">
        <w:rPr>
          <w:rFonts w:cs="CMU Serif Roman"/>
          <w:i/>
        </w:rPr>
        <w:t>M</w:t>
      </w:r>
      <w:r w:rsidRPr="00C12014">
        <w:rPr>
          <w:rFonts w:cs="CMU Serif Roman"/>
        </w:rPr>
        <w:t xml:space="preserve"> = -0.17, 95% CI = [-0.1</w:t>
      </w:r>
      <w:r w:rsidR="008151D9">
        <w:rPr>
          <w:rFonts w:cs="CMU Serif Roman"/>
        </w:rPr>
        <w:t>9</w:t>
      </w:r>
      <w:r w:rsidRPr="00C12014">
        <w:rPr>
          <w:rFonts w:cs="CMU Serif Roman"/>
        </w:rPr>
        <w:t xml:space="preserve">, -0.16], </w:t>
      </w:r>
      <w:r w:rsidRPr="00936F26">
        <w:rPr>
          <w:rFonts w:cs="CMU Serif Roman"/>
          <w:i/>
        </w:rPr>
        <w:t>p</w:t>
      </w:r>
      <w:r w:rsidRPr="00C12014">
        <w:rPr>
          <w:rFonts w:cs="CMU Serif Roman"/>
        </w:rPr>
        <w:t xml:space="preserve"> &lt; .001</w:t>
      </w:r>
      <w:r w:rsidR="00936F26">
        <w:rPr>
          <w:rFonts w:cs="CMU Serif Roman"/>
        </w:rPr>
        <w:t xml:space="preserve">; </w:t>
      </w:r>
      <w:r w:rsidRPr="00C12014">
        <w:rPr>
          <w:rFonts w:cs="CMU Serif Roman"/>
        </w:rPr>
        <w:t xml:space="preserve">Category 2 </w:t>
      </w:r>
      <w:r w:rsidR="00936F26">
        <w:rPr>
          <w:rFonts w:cs="CMU Serif Roman"/>
        </w:rPr>
        <w:t>–</w:t>
      </w:r>
      <w:r w:rsidRPr="00C12014">
        <w:rPr>
          <w:rFonts w:cs="CMU Serif Roman"/>
        </w:rPr>
        <w:t xml:space="preserve"> Negative</w:t>
      </w:r>
      <w:r w:rsidR="00936F26">
        <w:rPr>
          <w:rFonts w:cs="CMU Serif Roman"/>
        </w:rPr>
        <w:t>:</w:t>
      </w:r>
      <w:r w:rsidRPr="00C12014">
        <w:rPr>
          <w:rFonts w:cs="CMU Serif Roman"/>
        </w:rPr>
        <w:t xml:space="preserve"> </w:t>
      </w:r>
      <w:r w:rsidRPr="00936F26">
        <w:rPr>
          <w:rFonts w:cs="CMU Serif Roman"/>
          <w:i/>
        </w:rPr>
        <w:t>M</w:t>
      </w:r>
      <w:r w:rsidRPr="00C12014">
        <w:rPr>
          <w:rFonts w:cs="CMU Serif Roman"/>
        </w:rPr>
        <w:t xml:space="preserve"> = -0.1</w:t>
      </w:r>
      <w:r w:rsidR="008151D9">
        <w:rPr>
          <w:rFonts w:cs="CMU Serif Roman"/>
        </w:rPr>
        <w:t>0</w:t>
      </w:r>
      <w:r w:rsidRPr="00C12014">
        <w:rPr>
          <w:rFonts w:cs="CMU Serif Roman"/>
        </w:rPr>
        <w:t>, 95% CI = [-0.1</w:t>
      </w:r>
      <w:r w:rsidR="008151D9">
        <w:rPr>
          <w:rFonts w:cs="CMU Serif Roman"/>
        </w:rPr>
        <w:t>2</w:t>
      </w:r>
      <w:r w:rsidRPr="00C12014">
        <w:rPr>
          <w:rFonts w:cs="CMU Serif Roman"/>
        </w:rPr>
        <w:t xml:space="preserve">, -0.09], </w:t>
      </w:r>
      <w:r w:rsidRPr="00936F26">
        <w:rPr>
          <w:rFonts w:cs="CMU Serif Roman"/>
          <w:i/>
        </w:rPr>
        <w:t>p</w:t>
      </w:r>
      <w:r w:rsidRPr="00C12014">
        <w:rPr>
          <w:rFonts w:cs="CMU Serif Roman"/>
        </w:rPr>
        <w:t xml:space="preserve"> &lt; .001</w:t>
      </w:r>
      <w:r w:rsidR="00936F26">
        <w:rPr>
          <w:rFonts w:cs="CMU Serif Roman"/>
        </w:rPr>
        <w:t>.</w:t>
      </w:r>
      <w:r w:rsidR="001F5F7B">
        <w:rPr>
          <w:rFonts w:cs="CMU Serif Roman"/>
        </w:rPr>
        <w:t xml:space="preserve"> This pattern is illustrated in Figure 2</w:t>
      </w:r>
      <w:r w:rsidR="00E67825">
        <w:rPr>
          <w:rFonts w:cs="CMU Serif Roman"/>
        </w:rPr>
        <w:t xml:space="preserve"> (upper panel)</w:t>
      </w:r>
      <w:r w:rsidR="001F5F7B">
        <w:rPr>
          <w:rFonts w:cs="CMU Serif Roman"/>
        </w:rPr>
        <w:t xml:space="preserve">, along with the data from each attitude domain. </w:t>
      </w:r>
    </w:p>
    <w:p w14:paraId="7DF44AF3" w14:textId="3C1675C6" w:rsidR="00E67825" w:rsidRPr="00C12014" w:rsidRDefault="00E67825" w:rsidP="00C12014">
      <w:pPr>
        <w:ind w:firstLine="0"/>
        <w:rPr>
          <w:rFonts w:cs="CMU Serif Roman"/>
        </w:rPr>
      </w:pPr>
      <w:r>
        <w:rPr>
          <w:rFonts w:cs="CMU Serif Roman"/>
        </w:rPr>
        <w:tab/>
        <w:t xml:space="preserve">Figure 2 (lower panel) also </w:t>
      </w:r>
      <w:r w:rsidR="00BD3622">
        <w:rPr>
          <w:rFonts w:cs="CMU Serif Roman"/>
        </w:rPr>
        <w:t>suggests</w:t>
      </w:r>
      <w:r>
        <w:rPr>
          <w:rFonts w:cs="CMU Serif Roman"/>
        </w:rPr>
        <w:t xml:space="preserve"> that the generic pattern </w:t>
      </w:r>
      <w:r w:rsidR="00BD3622">
        <w:rPr>
          <w:rFonts w:cs="CMU Serif Roman"/>
        </w:rPr>
        <w:t xml:space="preserve">is </w:t>
      </w:r>
      <w:r>
        <w:rPr>
          <w:rFonts w:cs="CMU Serif Roman"/>
        </w:rPr>
        <w:t xml:space="preserve">present not only in IRAPs assessing known attitude domains, but </w:t>
      </w:r>
      <w:r w:rsidR="00BD3622">
        <w:rPr>
          <w:rFonts w:cs="CMU Serif Roman"/>
        </w:rPr>
        <w:t xml:space="preserve">possibly also </w:t>
      </w:r>
      <w:r>
        <w:rPr>
          <w:rFonts w:cs="CMU Serif Roman"/>
        </w:rPr>
        <w:t xml:space="preserve">in an IRAP assessing evaluations of the non-words CUG and VEC (which should intuitively be neutral). </w:t>
      </w:r>
      <w:r w:rsidR="00BD3622">
        <w:rPr>
          <w:rFonts w:cs="CMU Serif Roman"/>
        </w:rPr>
        <w:t>Due to the very small sample size for this IRAP (</w:t>
      </w:r>
      <w:r w:rsidR="00BD3622" w:rsidRPr="00BD3622">
        <w:rPr>
          <w:rFonts w:cs="CMU Serif Roman"/>
          <w:i/>
        </w:rPr>
        <w:t>N</w:t>
      </w:r>
      <w:r w:rsidR="00BD3622">
        <w:rPr>
          <w:rFonts w:cs="CMU Serif Roman"/>
        </w:rPr>
        <w:t xml:space="preserve"> = 19), no meaningful quantitative analyses could be conducted to compare known words (i.e., all data from the attitude domains analyzed previously) and non-word stimuli. </w:t>
      </w:r>
    </w:p>
    <w:p w14:paraId="18941498" w14:textId="71B4CBB9" w:rsidR="00F86CED" w:rsidRDefault="00F86CED" w:rsidP="00B07E67"/>
    <w:p w14:paraId="3FF86886" w14:textId="1E0A2AF7" w:rsidR="001F5F7B" w:rsidRDefault="001F5F7B" w:rsidP="00B07E67">
      <w:r>
        <w:rPr>
          <w:noProof/>
        </w:rPr>
        <w:lastRenderedPageBreak/>
        <w:drawing>
          <wp:inline distT="0" distB="0" distL="0" distR="0" wp14:anchorId="1E16E159" wp14:editId="00FA78E2">
            <wp:extent cx="4759779" cy="55530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generic_pattern_1.pdf"/>
                    <pic:cNvPicPr/>
                  </pic:nvPicPr>
                  <pic:blipFill>
                    <a:blip r:embed="rId14"/>
                    <a:stretch>
                      <a:fillRect/>
                    </a:stretch>
                  </pic:blipFill>
                  <pic:spPr>
                    <a:xfrm>
                      <a:off x="0" y="0"/>
                      <a:ext cx="4768325" cy="5563045"/>
                    </a:xfrm>
                    <a:prstGeom prst="rect">
                      <a:avLst/>
                    </a:prstGeom>
                  </pic:spPr>
                </pic:pic>
              </a:graphicData>
            </a:graphic>
          </wp:inline>
        </w:drawing>
      </w:r>
    </w:p>
    <w:p w14:paraId="1655CE18" w14:textId="383F4752" w:rsidR="00E67825" w:rsidRDefault="001F5F7B" w:rsidP="00F4189E">
      <w:pPr>
        <w:spacing w:line="240" w:lineRule="auto"/>
        <w:ind w:firstLine="0"/>
      </w:pPr>
      <w:r w:rsidRPr="00190C16">
        <w:rPr>
          <w:i/>
        </w:rPr>
        <w:t xml:space="preserve">Figure </w:t>
      </w:r>
      <w:r>
        <w:rPr>
          <w:i/>
        </w:rPr>
        <w:t>2</w:t>
      </w:r>
      <w:r w:rsidRPr="00190C16">
        <w:rPr>
          <w:i/>
        </w:rPr>
        <w:t>.</w:t>
      </w:r>
      <w:r w:rsidRPr="009462EB">
        <w:t xml:space="preserve"> </w:t>
      </w:r>
      <w:r w:rsidR="00AC3248">
        <w:t xml:space="preserve">The generic pattern in </w:t>
      </w:r>
      <w:r w:rsidRPr="009462EB">
        <w:t>IRAP effects</w:t>
      </w:r>
      <w:r w:rsidR="00AC3248">
        <w:rPr>
          <w:i/>
        </w:rPr>
        <w:t xml:space="preserve">. </w:t>
      </w:r>
      <w:r w:rsidR="00AC3248">
        <w:t>U</w:t>
      </w:r>
      <w:r w:rsidRPr="009462EB">
        <w:t>pper panel</w:t>
      </w:r>
      <w:r w:rsidR="00AC3248">
        <w:t xml:space="preserve"> illustrates mean IRAP effects for each attitude domain, with the meta-analyzed generic pattern in black. L</w:t>
      </w:r>
      <w:r w:rsidRPr="009462EB">
        <w:t>ower panel</w:t>
      </w:r>
      <w:r w:rsidR="00AC3248">
        <w:t xml:space="preserve"> illustrates the similarity in IRAP effects between established attitude domains and non-words</w:t>
      </w:r>
      <w:r w:rsidRPr="009462EB">
        <w:t>. Error bars represent 95% CIs.</w:t>
      </w:r>
    </w:p>
    <w:p w14:paraId="082DCCB1" w14:textId="77777777" w:rsidR="00F4189E" w:rsidRDefault="00F4189E" w:rsidP="006D30C1"/>
    <w:p w14:paraId="544E01F0" w14:textId="5C50E664" w:rsidR="006D30C1" w:rsidRDefault="00FA337D" w:rsidP="006D30C1">
      <w:r>
        <w:t xml:space="preserve">In order to facilitate the </w:t>
      </w:r>
      <w:r w:rsidR="00B669E8">
        <w:t xml:space="preserve">understanding of this generic pattern, the Category 2 trial types were inverted following standard guidelines for the interpretation of IRAP effects </w:t>
      </w:r>
      <w:r w:rsidR="00B669E8">
        <w:fldChar w:fldCharType="begin"/>
      </w:r>
      <w:r w:rsidR="00B669E8">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69E8">
        <w:fldChar w:fldCharType="separate"/>
      </w:r>
      <w:r w:rsidR="00B669E8">
        <w:rPr>
          <w:noProof/>
        </w:rPr>
        <w:t>(Hussey, Thompson, et al., 2015)</w:t>
      </w:r>
      <w:r w:rsidR="00B669E8">
        <w:fldChar w:fldCharType="end"/>
      </w:r>
      <w:r w:rsidR="00B669E8">
        <w:t xml:space="preserve">. This provided a common interpretation across trial types: positive </w:t>
      </w:r>
      <w:r w:rsidR="00B669E8" w:rsidRPr="00B669E8">
        <w:rPr>
          <w:i/>
        </w:rPr>
        <w:t>D</w:t>
      </w:r>
      <w:r w:rsidR="00B669E8">
        <w:t xml:space="preserve"> scores represent more positive evaluations and negative </w:t>
      </w:r>
      <w:r w:rsidR="00B669E8" w:rsidRPr="00B669E8">
        <w:rPr>
          <w:i/>
        </w:rPr>
        <w:lastRenderedPageBreak/>
        <w:t>D</w:t>
      </w:r>
      <w:r w:rsidR="00B669E8">
        <w:t xml:space="preserve"> scores represent more negative evaluations (i.e., quicker responding to positive attribute stimuli with ‘True’, or negative attribute stimuli with ‘False’). </w:t>
      </w:r>
      <w:r w:rsidR="007F0603">
        <w:t xml:space="preserve">These inverted </w:t>
      </w:r>
      <w:r w:rsidR="007F0603" w:rsidRPr="007F0603">
        <w:rPr>
          <w:i/>
        </w:rPr>
        <w:t>D</w:t>
      </w:r>
      <w:r w:rsidR="007F0603">
        <w:t xml:space="preserve"> scores are illustrated in Figure 3.</w:t>
      </w:r>
      <w:r w:rsidR="000768AC">
        <w:t xml:space="preserve"> </w:t>
      </w:r>
      <w:r w:rsidR="00695E54">
        <w:t>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26A37BB2" w14:textId="77777777" w:rsidR="00150E2F" w:rsidRDefault="00150E2F" w:rsidP="006D30C1"/>
    <w:p w14:paraId="4FAD25B5" w14:textId="77777777" w:rsidR="006D30C1" w:rsidRDefault="006D30C1" w:rsidP="00CF7D7B">
      <w:pPr>
        <w:ind w:firstLine="1710"/>
      </w:pPr>
      <w:r>
        <w:rPr>
          <w:noProof/>
        </w:rPr>
        <w:drawing>
          <wp:inline distT="0" distB="0" distL="0" distR="0" wp14:anchorId="6979F181" wp14:editId="6C2D4D44">
            <wp:extent cx="3673929" cy="2571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5"/>
                    <a:stretch>
                      <a:fillRect/>
                    </a:stretch>
                  </pic:blipFill>
                  <pic:spPr>
                    <a:xfrm>
                      <a:off x="0" y="0"/>
                      <a:ext cx="3682835" cy="2577984"/>
                    </a:xfrm>
                    <a:prstGeom prst="rect">
                      <a:avLst/>
                    </a:prstGeom>
                  </pic:spPr>
                </pic:pic>
              </a:graphicData>
            </a:graphic>
          </wp:inline>
        </w:drawing>
      </w:r>
    </w:p>
    <w:p w14:paraId="53D7D7A2" w14:textId="66DE5174" w:rsidR="00064F03" w:rsidRPr="006D30C1" w:rsidRDefault="006D30C1" w:rsidP="006D30C1">
      <w:pPr>
        <w:spacing w:line="240" w:lineRule="auto"/>
        <w:ind w:firstLine="0"/>
      </w:pPr>
      <w:r w:rsidRPr="00190C16">
        <w:rPr>
          <w:i/>
        </w:rPr>
        <w:t xml:space="preserve">Figure </w:t>
      </w:r>
      <w:r>
        <w:rPr>
          <w:i/>
        </w:rPr>
        <w:t>3</w:t>
      </w:r>
      <w:r w:rsidRPr="00190C16">
        <w:rPr>
          <w:i/>
        </w:rPr>
        <w:t>.</w:t>
      </w:r>
      <w:r w:rsidRPr="009462EB">
        <w:t xml:space="preserve"> </w:t>
      </w:r>
      <w:r>
        <w:t xml:space="preserve">Meta-analyzed estimates of the generic pattern in </w:t>
      </w:r>
      <w:r w:rsidRPr="009462EB">
        <w:t>IRAP effects</w:t>
      </w:r>
      <w:r>
        <w:t xml:space="preserve">. </w:t>
      </w:r>
      <w:r w:rsidRPr="009E5EEB">
        <w:t>S</w:t>
      </w:r>
      <w:r>
        <w:t xml:space="preserve">cores for Category 2 have been inverted for interpretability. </w:t>
      </w:r>
      <w:r w:rsidRPr="009462EB">
        <w:t>Error bars represent 95% CIs.</w:t>
      </w:r>
      <w:r w:rsidR="00064F03" w:rsidRPr="009462EB">
        <w:br w:type="page"/>
      </w:r>
    </w:p>
    <w:p w14:paraId="3319EF01" w14:textId="0CD7F4D2" w:rsidR="00DD0916" w:rsidRPr="009462EB" w:rsidRDefault="004D44D8" w:rsidP="004D44D8">
      <w:pPr>
        <w:pStyle w:val="Heading1"/>
      </w:pPr>
      <w:r w:rsidRPr="009462EB">
        <w:lastRenderedPageBreak/>
        <w:t>D</w:t>
      </w:r>
      <w:r w:rsidR="00DD0916" w:rsidRPr="009462EB">
        <w:t>iscussion</w:t>
      </w:r>
    </w:p>
    <w:p w14:paraId="23557A66" w14:textId="23B0DA81" w:rsidR="00695E54" w:rsidRDefault="0003160A" w:rsidP="0003160A">
      <w:r>
        <w:t xml:space="preserve">Results demonstrate that IRAPs assessing implicit evaluations demonstrate a generic pattern among trial types that is unrelated to the domain that supposedly being assessed. Variation in IRAP effects is attributable in large part to this generic pattern, and not due to the domain being assessed. This suggests that the IRAP is relatively insensitive to the attitudes and learning histories that it </w:t>
      </w:r>
      <w:r w:rsidR="001C6837">
        <w:t xml:space="preserve">is </w:t>
      </w:r>
      <w:r>
        <w:t>intend</w:t>
      </w:r>
      <w:r w:rsidR="001C6837">
        <w:t>ed</w:t>
      </w:r>
      <w:r>
        <w:t xml:space="preserve"> to assess. </w:t>
      </w:r>
    </w:p>
    <w:p w14:paraId="616EF576" w14:textId="04DFC4AC" w:rsidR="00695E54" w:rsidRDefault="00695E54" w:rsidP="00695E54">
      <w:r>
        <w:t>R</w:t>
      </w:r>
      <w:r w:rsidR="0003160A">
        <w:t xml:space="preserve">esults from our meta-analytic model provided insight into the nature of the generic pattern </w:t>
      </w:r>
      <w:r w:rsidR="00FF51F5" w:rsidRPr="009462EB">
        <w:t>(see Figure</w:t>
      </w:r>
      <w:r w:rsidR="002F17B1">
        <w:t>s</w:t>
      </w:r>
      <w:r w:rsidR="00FF51F5" w:rsidRPr="009462EB">
        <w:t xml:space="preserve"> </w:t>
      </w:r>
      <w:r w:rsidR="002F17B1">
        <w:t>2 and 3</w:t>
      </w:r>
      <w:r w:rsidR="00FF51F5" w:rsidRPr="009462EB">
        <w:t>).</w:t>
      </w:r>
      <w:r w:rsidR="003158C2">
        <w:t xml:space="preserve"> </w:t>
      </w:r>
      <w:r w:rsidR="0003160A">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0003160A">
        <w:t>bias’</w:t>
      </w:r>
      <w:proofErr w:type="spellEnd"/>
      <w:r w:rsidR="0003160A">
        <w:t xml:space="preserve"> </w:t>
      </w:r>
      <w:r w:rsidR="0003160A">
        <w:fldChar w:fldCharType="begin"/>
      </w:r>
      <w:r w:rsidR="0003160A">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fldChar w:fldCharType="separate"/>
      </w:r>
      <w:r w:rsidR="0003160A" w:rsidRPr="0003160A">
        <w:rPr>
          <w:rFonts w:cs="CMU Serif Roman"/>
        </w:rPr>
        <w:t>(O’Shea et al., 2016)</w:t>
      </w:r>
      <w:r w:rsidR="0003160A">
        <w:fldChar w:fldCharType="end"/>
      </w:r>
      <w:r w:rsidR="0003160A">
        <w:t xml:space="preserve"> or a ‘single trial type dominance effect’ </w:t>
      </w:r>
      <w:r w:rsidR="0003160A" w:rsidRPr="009462EB">
        <w:fldChar w:fldCharType="begin"/>
      </w:r>
      <w:r w:rsidR="0003160A">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9462EB">
        <w:fldChar w:fldCharType="separate"/>
      </w:r>
      <w:r w:rsidR="0003160A" w:rsidRPr="009462EB">
        <w:t>(Finn et al., 2018)</w:t>
      </w:r>
      <w:r w:rsidR="0003160A" w:rsidRPr="009462EB">
        <w:fldChar w:fldCharType="end"/>
      </w:r>
      <w:r w:rsidR="0003160A">
        <w:t xml:space="preserve">, but instead represents both differences between positive and negative attributes and also differences between the two categories. </w:t>
      </w:r>
      <w:r>
        <w:t xml:space="preserve">This pattern is difficult to attribute to </w:t>
      </w:r>
      <w:r w:rsidR="001F75FD">
        <w:t>genuine</w:t>
      </w:r>
      <w:r>
        <w:t xml:space="preserve"> properties of the attitude domains themselves, and </w:t>
      </w:r>
      <w:r w:rsidR="001F75FD">
        <w:t xml:space="preserve">is </w:t>
      </w:r>
      <w:r>
        <w:t>more easily attributed to as-yet-known features of the IRAP task itself that elicit such behaviour</w:t>
      </w:r>
      <w:r w:rsidR="001F75FD">
        <w:t xml:space="preserve"> within the task</w:t>
      </w:r>
      <w:r>
        <w:t>.</w:t>
      </w:r>
      <w:r w:rsidR="002E47AB">
        <w:t xml:space="preserve"> The generic pattern among IRAP effects seems to be a replicable effect, but undermines the IRAP’s utility in assessing the implicit attitudes or learning histories that most researchers are interested in when using the task.  </w:t>
      </w:r>
    </w:p>
    <w:p w14:paraId="640EB6D9" w14:textId="576A1B12" w:rsidR="00FF51F5" w:rsidRDefault="00495E38" w:rsidP="00FF51F5">
      <w:r w:rsidRPr="009462EB">
        <w:rPr>
          <w:color w:val="000000" w:themeColor="text1"/>
        </w:rPr>
        <w:lastRenderedPageBreak/>
        <w:t xml:space="preserve">In behavioural terms, the category stimuli </w:t>
      </w:r>
      <w:r w:rsidR="00007AD6">
        <w:rPr>
          <w:color w:val="000000" w:themeColor="text1"/>
        </w:rPr>
        <w:t xml:space="preserve">appear to </w:t>
      </w:r>
      <w:r w:rsidRPr="009462EB">
        <w:rPr>
          <w:color w:val="000000" w:themeColor="text1"/>
        </w:rPr>
        <w:t xml:space="preserve">exert relatively weak stimulus control over </w:t>
      </w:r>
      <w:r w:rsidR="00007AD6">
        <w:rPr>
          <w:color w:val="000000" w:themeColor="text1"/>
        </w:rPr>
        <w:t>reaction times</w:t>
      </w:r>
      <w:r w:rsidRPr="009462EB">
        <w:rPr>
          <w:color w:val="000000" w:themeColor="text1"/>
        </w:rPr>
        <w:t xml:space="preserve">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462EB">
        <w:fldChar w:fldCharType="begin"/>
      </w:r>
      <w:r w:rsidR="002E017C" w:rsidRPr="009462EB">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462EB">
        <w:fldChar w:fldCharType="separate"/>
      </w:r>
      <w:r w:rsidR="002E017C" w:rsidRPr="009462EB">
        <w:t>(e.g., in terms of relational responding or other concepts developed within Relational Frame Theory; see Barnes-Holmes &amp; Hussey, 2016; Hughes et al., 2011, 2012)</w:t>
      </w:r>
      <w:r w:rsidR="002E017C" w:rsidRPr="009462EB">
        <w:fldChar w:fldCharType="end"/>
      </w:r>
      <w:r w:rsidR="00FF51F5" w:rsidRPr="009462EB">
        <w:t xml:space="preserve">. </w:t>
      </w:r>
    </w:p>
    <w:p w14:paraId="386C7AE4" w14:textId="77777777" w:rsidR="0050620E" w:rsidRPr="009462EB" w:rsidRDefault="0050620E" w:rsidP="0050620E">
      <w:pPr>
        <w:pStyle w:val="Heading2"/>
      </w:pPr>
      <w:r w:rsidRPr="009462EB">
        <w:t>Implications for the validity of conclusions in the published literature</w:t>
      </w:r>
    </w:p>
    <w:p w14:paraId="7052F791" w14:textId="0CD6215B" w:rsidR="003158C2" w:rsidRPr="009462EB" w:rsidRDefault="002658D7" w:rsidP="003158C2">
      <w:r w:rsidRPr="009462EB">
        <w:t>T</w:t>
      </w:r>
      <w:r w:rsidR="00F77ED6" w:rsidRPr="009462EB">
        <w:t xml:space="preserve">he presence of </w:t>
      </w:r>
      <w:r w:rsidRPr="009462EB">
        <w:t xml:space="preserve">this </w:t>
      </w:r>
      <w:r w:rsidR="00F77ED6" w:rsidRPr="009462EB">
        <w:t xml:space="preserve">generic pattern </w:t>
      </w:r>
      <w:r w:rsidRPr="009462EB">
        <w:t xml:space="preserve">is </w:t>
      </w:r>
      <w:r w:rsidR="00F77ED6" w:rsidRPr="009462EB">
        <w:t xml:space="preserve">problematic for </w:t>
      </w:r>
      <w:r w:rsidR="008B4CC6" w:rsidRPr="009462EB">
        <w:t>most research using the IRAP</w:t>
      </w:r>
      <w:r w:rsidR="00F77ED6" w:rsidRPr="009462EB">
        <w:t xml:space="preserve">. Generally speaking, when researchers use the IRAP in their research, </w:t>
      </w:r>
      <w:r w:rsidR="008B4CC6" w:rsidRPr="009462EB">
        <w:t xml:space="preserve">they wish to use the task to help </w:t>
      </w:r>
      <w:r w:rsidR="00F77ED6" w:rsidRPr="009462EB">
        <w:t xml:space="preserve">explain </w:t>
      </w:r>
      <w:r w:rsidR="008B4CC6" w:rsidRPr="009462EB">
        <w:t xml:space="preserve">another </w:t>
      </w:r>
      <w:r w:rsidR="00F77ED6" w:rsidRPr="009462EB">
        <w:t xml:space="preserve">phenomenon of interest (i.e., behaviour within the IRAP functions as </w:t>
      </w:r>
      <w:r w:rsidR="008B4CC6" w:rsidRPr="009462EB">
        <w:t xml:space="preserve">the thing that explains: </w:t>
      </w:r>
      <w:r w:rsidR="00F77ED6" w:rsidRPr="009462EB">
        <w:t xml:space="preserve">the </w:t>
      </w:r>
      <w:r w:rsidR="00F77ED6" w:rsidRPr="009462EB">
        <w:rPr>
          <w:i/>
        </w:rPr>
        <w:t>explanans</w:t>
      </w:r>
      <w:r w:rsidR="00F77ED6" w:rsidRPr="009462EB">
        <w:t>)</w:t>
      </w:r>
      <w:r w:rsidR="008B4CC6" w:rsidRPr="009462EB">
        <w:t xml:space="preserve"> rather than in order to investigate </w:t>
      </w:r>
      <w:r w:rsidR="00F77ED6" w:rsidRPr="009462EB">
        <w:t xml:space="preserve">behaviour </w:t>
      </w:r>
      <w:r w:rsidR="008B4CC6" w:rsidRPr="009462EB">
        <w:t>within</w:t>
      </w:r>
      <w:r w:rsidR="00F77ED6" w:rsidRPr="009462EB">
        <w:t xml:space="preserve"> the IRAP </w:t>
      </w:r>
      <w:r w:rsidR="008B4CC6" w:rsidRPr="009462EB">
        <w:t xml:space="preserve">itself </w:t>
      </w:r>
      <w:r w:rsidR="00C36C18" w:rsidRPr="009462EB">
        <w:rPr>
          <w:rFonts w:cs="CMU Serif Roman"/>
        </w:rPr>
        <w:t xml:space="preserve">(i.e., where behaviour within the IRAP represents the thing to be explained: the </w:t>
      </w:r>
      <w:r w:rsidR="00C36C18" w:rsidRPr="00C36C18">
        <w:rPr>
          <w:rFonts w:cs="CMU Serif Roman"/>
          <w:i/>
          <w:iCs/>
        </w:rPr>
        <w:t>explanandum</w:t>
      </w:r>
      <w:r w:rsidR="00C36C18" w:rsidRPr="009462EB">
        <w:rPr>
          <w:rFonts w:cs="CMU Serif Roman"/>
        </w:rPr>
        <w:t>), although exceptions do exist</w:t>
      </w:r>
      <w:r w:rsidR="00C36C18">
        <w:t xml:space="preserve"> </w:t>
      </w:r>
      <w:r w:rsidR="00C36C18">
        <w:fldChar w:fldCharType="begin"/>
      </w:r>
      <w:r w:rsidR="00C36C18">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fldChar w:fldCharType="separate"/>
      </w:r>
      <w:r w:rsidR="00C36C18" w:rsidRPr="00C36C18">
        <w:rPr>
          <w:rFonts w:cs="CMU Serif Roman"/>
        </w:rPr>
        <w:t>(Finn et al., 2016, 2018; O’Shea et al., 2016)</w:t>
      </w:r>
      <w:r w:rsidR="00C36C18">
        <w:fldChar w:fldCharType="end"/>
      </w:r>
      <w:r w:rsidR="00F77ED6" w:rsidRPr="009462EB">
        <w:t xml:space="preserve">. In the IRAP’s modal use-case, the presence of a generic pattern is likely to </w:t>
      </w:r>
      <w:r w:rsidR="004F093C" w:rsidRPr="009462EB">
        <w:t xml:space="preserve">either represent a strong barrier to the task being useful to their goals. Or, more worryingly, the generic pattern may cause </w:t>
      </w:r>
      <w:r w:rsidR="00F77ED6" w:rsidRPr="009462EB">
        <w:t>researcher</w:t>
      </w:r>
      <w:r w:rsidR="004F093C" w:rsidRPr="009462EB">
        <w:t>s</w:t>
      </w:r>
      <w:r w:rsidR="00F77ED6" w:rsidRPr="009462EB">
        <w:t xml:space="preserve"> to make invalid inferences</w:t>
      </w:r>
      <w:r w:rsidR="004F093C" w:rsidRPr="009462EB">
        <w:t xml:space="preserve">, by misattributing the presence of IRAP effects to attitudes or learning histories when they are instead merely instances of the generic pattern. </w:t>
      </w:r>
      <w:r w:rsidR="003F470E" w:rsidRPr="009462EB">
        <w:t>For example, Hussey</w:t>
      </w:r>
      <w:r w:rsidR="003F6988">
        <w:t>, Daly</w:t>
      </w:r>
      <w:r w:rsidR="006F38F2">
        <w:t>,</w:t>
      </w:r>
      <w:r w:rsidR="003F470E" w:rsidRPr="009462EB">
        <w:t xml:space="preserve"> et al. </w:t>
      </w:r>
      <w:r w:rsidR="005F7B2E" w:rsidRPr="009462EB">
        <w:fldChar w:fldCharType="begin"/>
      </w:r>
      <w:r w:rsidR="005F7B2E"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462EB">
        <w:fldChar w:fldCharType="separate"/>
      </w:r>
      <w:r w:rsidR="005F7B2E" w:rsidRPr="009462EB">
        <w:t>(2015)</w:t>
      </w:r>
      <w:r w:rsidR="005F7B2E" w:rsidRPr="009462EB">
        <w:fldChar w:fldCharType="end"/>
      </w:r>
      <w:r w:rsidR="005F7B2E" w:rsidRPr="009462EB">
        <w:t xml:space="preserve"> </w:t>
      </w:r>
      <w:r w:rsidR="003F470E" w:rsidRPr="009462EB">
        <w:lastRenderedPageBreak/>
        <w:t>concluded that normative participants demonstrated counter</w:t>
      </w:r>
      <w:r w:rsidR="003158C2">
        <w:t>-</w:t>
      </w:r>
      <w:r w:rsidR="003F470E" w:rsidRPr="009462EB">
        <w:t>intuitive positive evaluations of death. In light of the generic pattern among IRAP effects, it would be more accurate – and less interesting – to characterize these results merely as ‘the generic pattern among IRAP effects was observed’</w:t>
      </w:r>
      <w:r w:rsidR="009F5421" w:rsidRPr="009462EB">
        <w:t>, with no reference to what this might say about the original domain of interest.</w:t>
      </w:r>
    </w:p>
    <w:p w14:paraId="6BBB405C" w14:textId="4D45E4FB" w:rsidR="00504356" w:rsidRPr="009462EB" w:rsidRDefault="0022204F" w:rsidP="00A34719">
      <w:r w:rsidRPr="009462EB">
        <w:t xml:space="preserve">The existence of </w:t>
      </w:r>
      <w:r w:rsidR="00A932C6" w:rsidRPr="009462EB">
        <w:t>a</w:t>
      </w:r>
      <w:r w:rsidRPr="009462EB">
        <w:t xml:space="preserve"> </w:t>
      </w:r>
      <w:r w:rsidR="007F6BB7" w:rsidRPr="009462EB">
        <w:t xml:space="preserve">generic pattern </w:t>
      </w:r>
      <w:r w:rsidR="000F2CAC" w:rsidRPr="009462EB">
        <w:t>has</w:t>
      </w:r>
      <w:r w:rsidR="007F6BB7" w:rsidRPr="009462EB">
        <w:t xml:space="preserve"> significant implications for how the results of past and future IRAP studies should be interpreted</w:t>
      </w:r>
      <w:r w:rsidR="001F34D9" w:rsidRPr="009462EB">
        <w:t>. I</w:t>
      </w:r>
      <w:r w:rsidR="001735A7" w:rsidRPr="009462EB">
        <w:t>ndeed</w:t>
      </w:r>
      <w:r w:rsidR="001F34D9" w:rsidRPr="009462EB">
        <w:t xml:space="preserve">, </w:t>
      </w:r>
      <w:r w:rsidR="001735A7" w:rsidRPr="009462EB">
        <w:t>many of the conclusions made in the published literature</w:t>
      </w:r>
      <w:r w:rsidR="001F34D9" w:rsidRPr="009462EB">
        <w:t xml:space="preserve"> may be undermined</w:t>
      </w:r>
      <w:r w:rsidR="00046699" w:rsidRPr="009462EB">
        <w:t xml:space="preserve"> or invalidated</w:t>
      </w:r>
      <w:r w:rsidR="001735A7" w:rsidRPr="009462EB">
        <w:t>.</w:t>
      </w:r>
      <w:r w:rsidR="005946F6" w:rsidRPr="009462EB">
        <w:t xml:space="preserve"> </w:t>
      </w:r>
      <w:r w:rsidR="00046699" w:rsidRPr="009462EB">
        <w:t>To understand why this is the case, consider that, b</w:t>
      </w:r>
      <w:r w:rsidR="0030216B" w:rsidRPr="009462EB">
        <w:t>y definition, t</w:t>
      </w:r>
      <w:r w:rsidR="00504356" w:rsidRPr="009462EB">
        <w:t>he generic pattern</w:t>
      </w:r>
      <w:r w:rsidR="0030216B" w:rsidRPr="009462EB">
        <w:t xml:space="preserve"> means that non-zero IRAP effects are likely to be observed regardless of whether participants possess attitudes or learning histories that would previously be expected to be the source of such IRAP effects. </w:t>
      </w:r>
      <w:r w:rsidR="0014115C" w:rsidRPr="009462EB">
        <w:t xml:space="preserve">As such, the presence of IRAP effects – that is, </w:t>
      </w:r>
      <w:r w:rsidR="00046699" w:rsidRPr="009462EB">
        <w:rPr>
          <w:i/>
        </w:rPr>
        <w:t>D</w:t>
      </w:r>
      <w:r w:rsidR="00046699" w:rsidRPr="009462EB">
        <w:t xml:space="preserve"> scores that are significantly different from zero – cannot </w:t>
      </w:r>
      <w:r w:rsidR="00243DE5">
        <w:t xml:space="preserve">reasonably </w:t>
      </w:r>
      <w:r w:rsidR="00046699" w:rsidRPr="009462EB">
        <w:t xml:space="preserve">be equated </w:t>
      </w:r>
      <w:r w:rsidR="007375E5">
        <w:t>with</w:t>
      </w:r>
      <w:r w:rsidR="00243DE5" w:rsidRPr="009462EB">
        <w:t xml:space="preserve"> </w:t>
      </w:r>
      <w:r w:rsidR="00046699" w:rsidRPr="009462EB">
        <w:t xml:space="preserve">evidence </w:t>
      </w:r>
      <w:r w:rsidR="007375E5">
        <w:t>for</w:t>
      </w:r>
      <w:r w:rsidR="00046699" w:rsidRPr="009462EB">
        <w:t xml:space="preserve"> implicit attitudes (i.e.,</w:t>
      </w:r>
      <w:r w:rsidR="007375E5">
        <w:t xml:space="preserve"> at the </w:t>
      </w:r>
      <w:r w:rsidR="00046699" w:rsidRPr="009462EB">
        <w:t xml:space="preserve">cognitive </w:t>
      </w:r>
      <w:r w:rsidR="007375E5">
        <w:t>level</w:t>
      </w:r>
      <w:r w:rsidR="0081154B">
        <w:t xml:space="preserve"> of analysis</w:t>
      </w:r>
      <w:r w:rsidR="00046699" w:rsidRPr="009462EB">
        <w:t xml:space="preserve">) or learning histories involving the category stimuli (i.e., </w:t>
      </w:r>
      <w:r w:rsidR="007375E5">
        <w:t xml:space="preserve">at the </w:t>
      </w:r>
      <w:r w:rsidR="00046699" w:rsidRPr="009462EB">
        <w:t xml:space="preserve">behavioural </w:t>
      </w:r>
      <w:r w:rsidR="007375E5">
        <w:t>analytic-abstractive level</w:t>
      </w:r>
      <w:r w:rsidR="00046699" w:rsidRPr="009462EB">
        <w:t xml:space="preserve">). </w:t>
      </w:r>
      <w:r w:rsidR="00AB71FD" w:rsidRPr="009462EB">
        <w:t xml:space="preserve">Analyses that treat </w:t>
      </w:r>
      <w:r w:rsidR="00AB71FD" w:rsidRPr="009462EB">
        <w:rPr>
          <w:i/>
        </w:rPr>
        <w:t>D</w:t>
      </w:r>
      <w:r w:rsidR="00AB71FD" w:rsidRPr="009462EB">
        <w:t xml:space="preserve"> = zero as a reference point, even tacitly, will therefore produce false or invalid domain level inferences.</w:t>
      </w:r>
      <w:r w:rsidR="00155C94" w:rsidRPr="009462EB">
        <w:t xml:space="preserve"> Somewhat unfortunately, this c</w:t>
      </w:r>
      <w:r w:rsidR="00783FBE" w:rsidRPr="009462EB">
        <w:t xml:space="preserve">oncern about </w:t>
      </w:r>
      <w:r w:rsidR="00155C94" w:rsidRPr="009462EB">
        <w:t xml:space="preserve">the validity of </w:t>
      </w:r>
      <w:r w:rsidR="00D7458E" w:rsidRPr="009462EB">
        <w:t xml:space="preserve">conclusions when </w:t>
      </w:r>
      <w:r w:rsidR="00CF6082">
        <w:t xml:space="preserve">a </w:t>
      </w:r>
      <w:r w:rsidR="00CF6082" w:rsidRPr="007C333A">
        <w:rPr>
          <w:i/>
        </w:rPr>
        <w:t>D</w:t>
      </w:r>
      <w:r w:rsidR="00CF6082">
        <w:t xml:space="preserve"> score at or near zero</w:t>
      </w:r>
      <w:r w:rsidR="00783FBE" w:rsidRPr="009462EB">
        <w:t xml:space="preserve"> </w:t>
      </w:r>
      <w:r w:rsidR="00D7458E" w:rsidRPr="009462EB">
        <w:t xml:space="preserve">is treated as meaningful have been around as long as the IRAP itself </w:t>
      </w:r>
      <w:r w:rsidR="002A04DD" w:rsidRPr="009462EB">
        <w:fldChar w:fldCharType="begin"/>
      </w:r>
      <w:r w:rsidR="002A04DD"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462EB">
        <w:fldChar w:fldCharType="separate"/>
      </w:r>
      <w:r w:rsidR="002A04DD" w:rsidRPr="009462EB">
        <w:t>(Blanton &amp; Jaccard, 2006)</w:t>
      </w:r>
      <w:r w:rsidR="002A04DD" w:rsidRPr="009462EB">
        <w:fldChar w:fldCharType="end"/>
      </w:r>
      <w:r w:rsidR="00D7458E" w:rsidRPr="009462EB">
        <w:t>. However, these have previously been conceptual arguments, where the current work is empirical</w:t>
      </w:r>
      <w:r w:rsidR="00783FBE" w:rsidRPr="009462EB">
        <w:t>.</w:t>
      </w:r>
    </w:p>
    <w:p w14:paraId="0FA796CA" w14:textId="21990BA5" w:rsidR="009323BA" w:rsidRPr="009462EB" w:rsidRDefault="00783FBE" w:rsidP="00884FFF">
      <w:pPr>
        <w:rPr>
          <w:color w:val="FF0000"/>
        </w:rPr>
        <w:sectPr w:rsidR="009323BA" w:rsidRPr="009462EB" w:rsidSect="0074589F">
          <w:headerReference w:type="default" r:id="rId16"/>
          <w:headerReference w:type="first" r:id="rId17"/>
          <w:pgSz w:w="11900" w:h="16840" w:code="9"/>
          <w:pgMar w:top="1440" w:right="1440" w:bottom="1440" w:left="1440" w:header="720" w:footer="720" w:gutter="0"/>
          <w:cols w:space="720"/>
          <w:titlePg/>
          <w:docGrid w:linePitch="360"/>
        </w:sectPr>
      </w:pPr>
      <w:r w:rsidRPr="009462EB">
        <w:lastRenderedPageBreak/>
        <w:t xml:space="preserve">In order to explicate which specific types of analyses and conclusions are impacted by the presence of the generic pattern among IRAP effects, </w:t>
      </w:r>
      <w:r w:rsidR="0046536F" w:rsidRPr="009462EB">
        <w:t xml:space="preserve">we </w:t>
      </w:r>
      <w:r w:rsidRPr="009462EB">
        <w:t>discuss each</w:t>
      </w:r>
      <w:r w:rsidR="006D3392">
        <w:t xml:space="preserve"> of</w:t>
      </w:r>
      <w:r w:rsidRPr="009462EB">
        <w:t xml:space="preserve">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42172F">
        <w:rPr>
          <w:color w:val="000000" w:themeColor="text1"/>
        </w:rPr>
        <w:t>1</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1D85C3B8" w14:textId="0EF14A5D" w:rsidR="009323BA" w:rsidRPr="009462EB" w:rsidRDefault="009323BA" w:rsidP="009323BA">
      <w:pPr>
        <w:spacing w:line="240" w:lineRule="auto"/>
        <w:ind w:firstLine="0"/>
      </w:pPr>
      <w:r w:rsidRPr="0042172F">
        <w:rPr>
          <w:i/>
        </w:rPr>
        <w:lastRenderedPageBreak/>
        <w:t xml:space="preserve">Table </w:t>
      </w:r>
      <w:r w:rsidR="0042172F" w:rsidRPr="0042172F">
        <w:rPr>
          <w:i/>
        </w:rPr>
        <w:t>1</w:t>
      </w:r>
      <w:r w:rsidRPr="0042172F">
        <w:rPr>
          <w:i/>
        </w:rPr>
        <w:t>.</w:t>
      </w:r>
      <w:r w:rsidRPr="009462EB">
        <w:t xml:space="preserve"> A description of commonly-used methods of analysis for IRAP data, as well as the </w:t>
      </w:r>
      <w:r w:rsidR="00DF3FD5">
        <w:t xml:space="preserve">validity of the </w:t>
      </w:r>
      <w:r w:rsidRPr="009462EB">
        <w:t xml:space="preserve">inferences which </w:t>
      </w:r>
      <w:r w:rsidR="000B1D01">
        <w:t xml:space="preserve">are typically </w:t>
      </w:r>
      <w:r w:rsidRPr="009462EB">
        <w:t xml:space="preserve">made </w:t>
      </w:r>
      <w:r w:rsidR="00452B12">
        <w:t>from them</w:t>
      </w:r>
      <w:r w:rsidRPr="009462EB">
        <w:t xml:space="preserve">. </w:t>
      </w:r>
    </w:p>
    <w:p w14:paraId="2FB224D0" w14:textId="77777777" w:rsidR="009323BA" w:rsidRPr="009462EB" w:rsidRDefault="009323BA" w:rsidP="009323BA">
      <w:pPr>
        <w:spacing w:line="240" w:lineRule="auto"/>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323BA" w:rsidRPr="009462EB" w14:paraId="33BF94B3" w14:textId="77777777" w:rsidTr="003945E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462EB" w:rsidRDefault="009323BA" w:rsidP="00017C1F">
            <w:pPr>
              <w:spacing w:line="240" w:lineRule="auto"/>
              <w:ind w:firstLine="0"/>
              <w:rPr>
                <w:sz w:val="20"/>
                <w:szCs w:val="20"/>
              </w:rPr>
            </w:pPr>
            <w:r w:rsidRPr="009462EB">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462EB" w:rsidRDefault="009323BA" w:rsidP="00017C1F">
            <w:pPr>
              <w:spacing w:line="240" w:lineRule="auto"/>
              <w:ind w:firstLine="0"/>
              <w:rPr>
                <w:sz w:val="20"/>
                <w:szCs w:val="20"/>
              </w:rPr>
            </w:pPr>
            <w:r w:rsidRPr="009462EB">
              <w:rPr>
                <w:sz w:val="20"/>
                <w:szCs w:val="20"/>
              </w:rPr>
              <w:t>Example</w:t>
            </w:r>
            <w:r w:rsidR="00783FBE" w:rsidRPr="009462EB">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462EB" w:rsidRDefault="009323BA" w:rsidP="00017C1F">
            <w:pPr>
              <w:spacing w:line="240" w:lineRule="auto"/>
              <w:ind w:firstLine="0"/>
              <w:rPr>
                <w:sz w:val="20"/>
                <w:szCs w:val="20"/>
              </w:rPr>
            </w:pPr>
            <w:r w:rsidRPr="009462EB">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462EB" w:rsidRDefault="009323BA" w:rsidP="00017C1F">
            <w:pPr>
              <w:spacing w:line="240" w:lineRule="auto"/>
              <w:ind w:firstLine="0"/>
              <w:rPr>
                <w:sz w:val="20"/>
                <w:szCs w:val="20"/>
              </w:rPr>
            </w:pPr>
            <w:r w:rsidRPr="009462EB">
              <w:rPr>
                <w:sz w:val="20"/>
                <w:szCs w:val="20"/>
              </w:rPr>
              <w:t>Common inference</w:t>
            </w:r>
          </w:p>
        </w:tc>
        <w:tc>
          <w:tcPr>
            <w:tcW w:w="1340" w:type="dxa"/>
            <w:tcBorders>
              <w:top w:val="single" w:sz="4" w:space="0" w:color="auto"/>
              <w:bottom w:val="single" w:sz="4" w:space="0" w:color="auto"/>
            </w:tcBorders>
          </w:tcPr>
          <w:p w14:paraId="5A777490" w14:textId="0BEA3858" w:rsidR="009323BA" w:rsidRPr="009462EB" w:rsidRDefault="003945E1" w:rsidP="00017C1F">
            <w:pPr>
              <w:spacing w:line="240" w:lineRule="auto"/>
              <w:ind w:firstLine="0"/>
              <w:rPr>
                <w:sz w:val="20"/>
                <w:szCs w:val="20"/>
              </w:rPr>
            </w:pPr>
            <w:r>
              <w:rPr>
                <w:sz w:val="20"/>
                <w:szCs w:val="20"/>
              </w:rPr>
              <w:t>Conclusions</w:t>
            </w:r>
            <w:r w:rsidR="009323BA" w:rsidRPr="009462EB">
              <w:rPr>
                <w:sz w:val="20"/>
                <w:szCs w:val="20"/>
              </w:rPr>
              <w:t xml:space="preserve"> </w:t>
            </w:r>
          </w:p>
        </w:tc>
      </w:tr>
      <w:tr w:rsidR="009323BA" w:rsidRPr="009462EB" w14:paraId="3B4C834E" w14:textId="77777777" w:rsidTr="003945E1">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462EB" w:rsidRDefault="009323BA" w:rsidP="00017C1F">
            <w:pPr>
              <w:spacing w:line="240" w:lineRule="auto"/>
              <w:ind w:firstLine="0"/>
              <w:rPr>
                <w:sz w:val="20"/>
                <w:szCs w:val="20"/>
              </w:rPr>
            </w:pPr>
            <w:r w:rsidRPr="009462EB">
              <w:rPr>
                <w:sz w:val="20"/>
                <w:szCs w:val="20"/>
              </w:rPr>
              <w:t>Is the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462EB" w:rsidRDefault="009323BA" w:rsidP="00017C1F">
            <w:pPr>
              <w:spacing w:line="240" w:lineRule="auto"/>
              <w:ind w:firstLine="0"/>
              <w:rPr>
                <w:sz w:val="20"/>
                <w:szCs w:val="20"/>
              </w:rPr>
            </w:pPr>
            <w:r w:rsidRPr="009462EB">
              <w:rPr>
                <w:sz w:val="20"/>
                <w:szCs w:val="20"/>
              </w:rPr>
              <w:t xml:space="preserve">One-sample </w:t>
            </w:r>
            <w:r w:rsidRPr="009462EB">
              <w:rPr>
                <w:i/>
                <w:sz w:val="20"/>
                <w:szCs w:val="20"/>
              </w:rPr>
              <w:t>t</w:t>
            </w:r>
            <w:r w:rsidRPr="009462EB">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462EB" w:rsidRDefault="009323BA" w:rsidP="00017C1F">
            <w:pPr>
              <w:spacing w:line="240" w:lineRule="auto"/>
              <w:ind w:firstLine="0"/>
              <w:rPr>
                <w:sz w:val="20"/>
                <w:szCs w:val="20"/>
              </w:rPr>
            </w:pPr>
            <w:r w:rsidRPr="009462EB">
              <w:rPr>
                <w:sz w:val="20"/>
                <w:szCs w:val="20"/>
              </w:rPr>
              <w:t>A “</w:t>
            </w:r>
            <w:r w:rsidR="00E01C7A"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e” bias was observed.</w:t>
            </w:r>
          </w:p>
        </w:tc>
        <w:tc>
          <w:tcPr>
            <w:tcW w:w="1340" w:type="dxa"/>
            <w:tcBorders>
              <w:top w:val="single" w:sz="4" w:space="0" w:color="auto"/>
            </w:tcBorders>
          </w:tcPr>
          <w:p w14:paraId="5021C9EE" w14:textId="689B34D4" w:rsidR="009323BA" w:rsidRPr="009462EB" w:rsidRDefault="009323BA" w:rsidP="00017C1F">
            <w:pPr>
              <w:spacing w:line="240" w:lineRule="auto"/>
              <w:ind w:firstLine="0"/>
              <w:rPr>
                <w:sz w:val="20"/>
                <w:szCs w:val="20"/>
              </w:rPr>
            </w:pPr>
            <w:r w:rsidRPr="009462EB">
              <w:rPr>
                <w:sz w:val="20"/>
                <w:szCs w:val="20"/>
              </w:rPr>
              <w:t>Invalid</w:t>
            </w:r>
            <w:r w:rsidR="003945E1">
              <w:rPr>
                <w:sz w:val="20"/>
                <w:szCs w:val="20"/>
              </w:rPr>
              <w:t>ated</w:t>
            </w:r>
          </w:p>
        </w:tc>
      </w:tr>
      <w:tr w:rsidR="009323BA" w:rsidRPr="009462EB" w14:paraId="48753DAE" w14:textId="77777777" w:rsidTr="003945E1">
        <w:trPr>
          <w:trHeight w:val="653"/>
        </w:trPr>
        <w:tc>
          <w:tcPr>
            <w:tcW w:w="2602" w:type="dxa"/>
            <w:shd w:val="clear" w:color="auto" w:fill="auto"/>
            <w:tcMar>
              <w:top w:w="100" w:type="dxa"/>
              <w:left w:w="100" w:type="dxa"/>
              <w:bottom w:w="100" w:type="dxa"/>
              <w:right w:w="100" w:type="dxa"/>
            </w:tcMar>
          </w:tcPr>
          <w:p w14:paraId="01562AFF" w14:textId="4B707226"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462EB" w:rsidRDefault="009323BA" w:rsidP="00017C1F">
            <w:pPr>
              <w:spacing w:line="240" w:lineRule="auto"/>
              <w:ind w:firstLine="0"/>
              <w:rPr>
                <w:sz w:val="20"/>
                <w:szCs w:val="20"/>
              </w:rPr>
            </w:pPr>
            <w:r w:rsidRPr="009462EB">
              <w:rPr>
                <w:sz w:val="20"/>
                <w:szCs w:val="20"/>
              </w:rPr>
              <w:t>Does participant 1’s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from their “</w:t>
            </w:r>
            <w:r w:rsidR="00D4448E"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 xml:space="preserve">positive” biases were larger than </w:t>
            </w:r>
            <w:r w:rsidR="006D3392">
              <w:rPr>
                <w:sz w:val="20"/>
                <w:szCs w:val="20"/>
              </w:rPr>
              <w:t>“</w:t>
            </w:r>
            <w:r w:rsidR="00E01C7A" w:rsidRPr="009462EB">
              <w:rPr>
                <w:sz w:val="20"/>
                <w:szCs w:val="20"/>
              </w:rPr>
              <w:t>W</w:t>
            </w:r>
            <w:r w:rsidRPr="009462EB">
              <w:rPr>
                <w:sz w:val="20"/>
                <w:szCs w:val="20"/>
              </w:rPr>
              <w:t>hite</w:t>
            </w:r>
            <w:r w:rsidR="00E01C7A" w:rsidRPr="009462EB">
              <w:rPr>
                <w:sz w:val="20"/>
                <w:szCs w:val="20"/>
              </w:rPr>
              <w:t xml:space="preserve"> </w:t>
            </w:r>
            <w:r w:rsidRPr="009462EB">
              <w:rPr>
                <w:sz w:val="20"/>
                <w:szCs w:val="20"/>
              </w:rPr>
              <w:t xml:space="preserve">people </w:t>
            </w:r>
            <w:r w:rsidR="006D3392">
              <w:rPr>
                <w:sz w:val="20"/>
                <w:szCs w:val="20"/>
              </w:rPr>
              <w:t xml:space="preserve">– </w:t>
            </w:r>
            <w:r w:rsidRPr="009462EB">
              <w:rPr>
                <w:sz w:val="20"/>
                <w:szCs w:val="20"/>
              </w:rPr>
              <w:t>negative</w:t>
            </w:r>
            <w:r w:rsidR="006D3392">
              <w:rPr>
                <w:sz w:val="20"/>
                <w:szCs w:val="20"/>
              </w:rPr>
              <w:t>”</w:t>
            </w:r>
            <w:r w:rsidRPr="009462EB">
              <w:rPr>
                <w:sz w:val="20"/>
                <w:szCs w:val="20"/>
              </w:rPr>
              <w:t xml:space="preserve"> biases.</w:t>
            </w:r>
          </w:p>
        </w:tc>
        <w:tc>
          <w:tcPr>
            <w:tcW w:w="1340" w:type="dxa"/>
          </w:tcPr>
          <w:p w14:paraId="392480FD" w14:textId="29EFB543" w:rsidR="009323BA" w:rsidRPr="009462EB" w:rsidRDefault="003945E1" w:rsidP="00017C1F">
            <w:pPr>
              <w:spacing w:line="240" w:lineRule="auto"/>
              <w:ind w:firstLine="0"/>
              <w:rPr>
                <w:sz w:val="20"/>
                <w:szCs w:val="20"/>
              </w:rPr>
            </w:pPr>
            <w:r w:rsidRPr="009462EB">
              <w:rPr>
                <w:sz w:val="20"/>
                <w:szCs w:val="20"/>
              </w:rPr>
              <w:t>Invalid</w:t>
            </w:r>
            <w:r>
              <w:rPr>
                <w:sz w:val="20"/>
                <w:szCs w:val="20"/>
              </w:rPr>
              <w:t>ated</w:t>
            </w:r>
          </w:p>
        </w:tc>
      </w:tr>
      <w:tr w:rsidR="009323BA" w:rsidRPr="009462EB" w14:paraId="4781D97C" w14:textId="77777777" w:rsidTr="003945E1">
        <w:trPr>
          <w:trHeight w:val="1018"/>
        </w:trPr>
        <w:tc>
          <w:tcPr>
            <w:tcW w:w="2602" w:type="dxa"/>
            <w:shd w:val="clear" w:color="auto" w:fill="auto"/>
            <w:tcMar>
              <w:top w:w="100" w:type="dxa"/>
              <w:left w:w="100" w:type="dxa"/>
              <w:bottom w:w="100" w:type="dxa"/>
              <w:right w:w="100" w:type="dxa"/>
            </w:tcMar>
          </w:tcPr>
          <w:p w14:paraId="54CC18E5" w14:textId="33D7E71C"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 xml:space="preserve">D </w:t>
            </w:r>
            <w:r w:rsidR="009323BA" w:rsidRPr="009462EB">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9462EB" w:rsidRDefault="009323BA" w:rsidP="00017C1F">
            <w:pPr>
              <w:spacing w:line="240" w:lineRule="auto"/>
              <w:ind w:firstLine="0"/>
              <w:rPr>
                <w:sz w:val="20"/>
                <w:szCs w:val="20"/>
              </w:rPr>
            </w:pPr>
            <w:r w:rsidRPr="009462EB">
              <w:rPr>
                <w:sz w:val="20"/>
                <w:szCs w:val="20"/>
              </w:rPr>
              <w:t>Do</w:t>
            </w:r>
            <w:r w:rsidR="00D4448E" w:rsidRPr="009462EB">
              <w:rPr>
                <w:sz w:val="20"/>
                <w:szCs w:val="20"/>
              </w:rPr>
              <w:t xml:space="preserve"> </w:t>
            </w:r>
            <w:r w:rsidRPr="009462EB">
              <w:rPr>
                <w:i/>
                <w:sz w:val="20"/>
                <w:szCs w:val="20"/>
              </w:rPr>
              <w:t>D</w:t>
            </w:r>
            <w:r w:rsidRPr="009462EB">
              <w:rPr>
                <w:sz w:val="20"/>
                <w:szCs w:val="20"/>
              </w:rPr>
              <w:t xml:space="preserve"> score</w:t>
            </w:r>
            <w:r w:rsidR="006D3392">
              <w:rPr>
                <w:sz w:val="20"/>
                <w:szCs w:val="20"/>
              </w:rPr>
              <w:t>s</w:t>
            </w:r>
            <w:r w:rsidRPr="009462EB">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356EB98F" w14:textId="540474D7"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positive” bias</w:t>
            </w:r>
            <w:r w:rsidR="0052104C">
              <w:rPr>
                <w:sz w:val="20"/>
                <w:szCs w:val="20"/>
              </w:rPr>
              <w:t xml:space="preserve"> </w:t>
            </w:r>
            <w:r w:rsidRPr="009462EB">
              <w:rPr>
                <w:sz w:val="20"/>
                <w:szCs w:val="20"/>
              </w:rPr>
              <w:t>change</w:t>
            </w:r>
            <w:r w:rsidR="0052104C">
              <w:rPr>
                <w:sz w:val="20"/>
                <w:szCs w:val="20"/>
              </w:rPr>
              <w:t>d</w:t>
            </w:r>
            <w:r w:rsidRPr="009462EB">
              <w:rPr>
                <w:sz w:val="20"/>
                <w:szCs w:val="20"/>
              </w:rPr>
              <w:t xml:space="preserve"> between timepoints/after the intervention.</w:t>
            </w:r>
          </w:p>
        </w:tc>
        <w:tc>
          <w:tcPr>
            <w:tcW w:w="1340" w:type="dxa"/>
          </w:tcPr>
          <w:p w14:paraId="73D18255" w14:textId="1F5DA8BE" w:rsidR="009323BA" w:rsidRPr="009462EB" w:rsidRDefault="003945E1" w:rsidP="00017C1F">
            <w:pPr>
              <w:spacing w:line="240" w:lineRule="auto"/>
              <w:ind w:firstLine="0"/>
              <w:rPr>
                <w:sz w:val="20"/>
                <w:szCs w:val="20"/>
              </w:rPr>
            </w:pPr>
            <w:r>
              <w:rPr>
                <w:sz w:val="20"/>
                <w:szCs w:val="20"/>
              </w:rPr>
              <w:t>Unaffected</w:t>
            </w:r>
          </w:p>
        </w:tc>
      </w:tr>
      <w:tr w:rsidR="009323BA" w:rsidRPr="009462EB" w14:paraId="7129BC5C" w14:textId="77777777" w:rsidTr="003945E1">
        <w:trPr>
          <w:trHeight w:val="812"/>
        </w:trPr>
        <w:tc>
          <w:tcPr>
            <w:tcW w:w="2602" w:type="dxa"/>
            <w:shd w:val="clear" w:color="auto" w:fill="auto"/>
            <w:tcMar>
              <w:top w:w="100" w:type="dxa"/>
              <w:left w:w="100" w:type="dxa"/>
              <w:bottom w:w="100" w:type="dxa"/>
              <w:right w:w="100" w:type="dxa"/>
            </w:tcMar>
          </w:tcPr>
          <w:p w14:paraId="5B814562" w14:textId="7CC9E5B3"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462EB" w:rsidRDefault="009323BA" w:rsidP="00017C1F">
            <w:pPr>
              <w:spacing w:line="240" w:lineRule="auto"/>
              <w:ind w:firstLine="0"/>
              <w:rPr>
                <w:sz w:val="20"/>
                <w:szCs w:val="20"/>
              </w:rPr>
            </w:pPr>
            <w:r w:rsidRPr="009462EB">
              <w:rPr>
                <w:sz w:val="20"/>
                <w:szCs w:val="20"/>
              </w:rPr>
              <w:t>Do effects on the “</w:t>
            </w:r>
            <w:r w:rsidR="00124598"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between </w:t>
            </w:r>
            <w:r w:rsidR="00124598" w:rsidRPr="009462EB">
              <w:rPr>
                <w:sz w:val="20"/>
                <w:szCs w:val="20"/>
              </w:rPr>
              <w:t>B</w:t>
            </w:r>
            <w:r w:rsidRPr="009462EB">
              <w:rPr>
                <w:sz w:val="20"/>
                <w:szCs w:val="20"/>
              </w:rPr>
              <w:t xml:space="preserve">lack and </w:t>
            </w:r>
            <w:r w:rsidR="00124598" w:rsidRPr="009462EB">
              <w:rPr>
                <w:sz w:val="20"/>
                <w:szCs w:val="20"/>
              </w:rPr>
              <w:t>W</w:t>
            </w:r>
            <w:r w:rsidRPr="009462EB">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462EB" w:rsidRDefault="009323BA" w:rsidP="00017C1F">
            <w:pPr>
              <w:spacing w:line="240" w:lineRule="auto"/>
              <w:ind w:firstLine="0"/>
              <w:rPr>
                <w:sz w:val="20"/>
                <w:szCs w:val="20"/>
              </w:rPr>
            </w:pPr>
            <w:r w:rsidRPr="009462EB">
              <w:rPr>
                <w:sz w:val="20"/>
                <w:szCs w:val="20"/>
              </w:rPr>
              <w:t xml:space="preserve">Betwee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462EB" w:rsidRDefault="009323BA" w:rsidP="00017C1F">
            <w:pPr>
              <w:spacing w:line="240" w:lineRule="auto"/>
              <w:ind w:firstLine="0"/>
              <w:rPr>
                <w:sz w:val="20"/>
                <w:szCs w:val="20"/>
              </w:rPr>
            </w:pPr>
            <w:r w:rsidRPr="009462EB">
              <w:rPr>
                <w:sz w:val="20"/>
                <w:szCs w:val="20"/>
              </w:rPr>
              <w:t>White people demonstrated a larger “</w:t>
            </w:r>
            <w:r w:rsidR="00BF3B96"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w:t>
            </w:r>
            <w:r w:rsidR="00BF3B96" w:rsidRPr="009462EB">
              <w:rPr>
                <w:sz w:val="20"/>
                <w:szCs w:val="20"/>
              </w:rPr>
              <w:t>e</w:t>
            </w:r>
            <w:r w:rsidRPr="009462EB">
              <w:rPr>
                <w:sz w:val="20"/>
                <w:szCs w:val="20"/>
              </w:rPr>
              <w:t xml:space="preserve">” bias than </w:t>
            </w:r>
            <w:r w:rsidR="00E01C7A" w:rsidRPr="009462EB">
              <w:rPr>
                <w:sz w:val="20"/>
                <w:szCs w:val="20"/>
              </w:rPr>
              <w:t>B</w:t>
            </w:r>
            <w:r w:rsidRPr="009462EB">
              <w:rPr>
                <w:sz w:val="20"/>
                <w:szCs w:val="20"/>
              </w:rPr>
              <w:t>lack people.</w:t>
            </w:r>
          </w:p>
        </w:tc>
        <w:tc>
          <w:tcPr>
            <w:tcW w:w="1340" w:type="dxa"/>
          </w:tcPr>
          <w:p w14:paraId="119DE368" w14:textId="647F17FF" w:rsidR="009323BA" w:rsidRPr="009462EB" w:rsidRDefault="003945E1" w:rsidP="00017C1F">
            <w:pPr>
              <w:spacing w:line="240" w:lineRule="auto"/>
              <w:ind w:firstLine="0"/>
              <w:rPr>
                <w:sz w:val="20"/>
                <w:szCs w:val="20"/>
              </w:rPr>
            </w:pPr>
            <w:r>
              <w:rPr>
                <w:sz w:val="20"/>
                <w:szCs w:val="20"/>
              </w:rPr>
              <w:t>Unaffected</w:t>
            </w:r>
          </w:p>
        </w:tc>
      </w:tr>
      <w:tr w:rsidR="005E56F8" w:rsidRPr="009462EB" w14:paraId="3A82FE32" w14:textId="77777777" w:rsidTr="003945E1">
        <w:trPr>
          <w:trHeight w:val="11"/>
        </w:trPr>
        <w:tc>
          <w:tcPr>
            <w:tcW w:w="2602" w:type="dxa"/>
            <w:shd w:val="clear" w:color="auto" w:fill="auto"/>
            <w:tcMar>
              <w:top w:w="100" w:type="dxa"/>
              <w:left w:w="100" w:type="dxa"/>
              <w:bottom w:w="100" w:type="dxa"/>
              <w:right w:w="100" w:type="dxa"/>
            </w:tcMar>
          </w:tcPr>
          <w:p w14:paraId="5F6F89EC" w14:textId="254A1AD7" w:rsidR="005E56F8" w:rsidRPr="009462EB" w:rsidRDefault="00180EB4" w:rsidP="00017C1F">
            <w:pPr>
              <w:spacing w:line="240" w:lineRule="auto"/>
              <w:ind w:firstLine="0"/>
              <w:rPr>
                <w:i/>
                <w:sz w:val="20"/>
                <w:szCs w:val="20"/>
              </w:rPr>
            </w:pPr>
            <w:r w:rsidRPr="009462EB">
              <w:rPr>
                <w:i/>
                <w:sz w:val="20"/>
                <w:szCs w:val="20"/>
              </w:rPr>
              <w:t>D</w:t>
            </w:r>
            <w:r w:rsidRPr="009462EB">
              <w:rPr>
                <w:sz w:val="20"/>
                <w:szCs w:val="20"/>
              </w:rPr>
              <w:t xml:space="preserve"> scores from a given trial type </w:t>
            </w:r>
            <w:r w:rsidR="00A54BE7" w:rsidRPr="009462EB">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462EB" w:rsidRDefault="00A54BE7" w:rsidP="00017C1F">
            <w:pPr>
              <w:spacing w:line="240" w:lineRule="auto"/>
              <w:ind w:firstLine="0"/>
              <w:rPr>
                <w:sz w:val="20"/>
                <w:szCs w:val="20"/>
              </w:rPr>
            </w:pPr>
            <w:r w:rsidRPr="009462EB">
              <w:rPr>
                <w:sz w:val="20"/>
                <w:szCs w:val="20"/>
              </w:rPr>
              <w:t>Are “</w:t>
            </w:r>
            <w:r w:rsidR="00C03875"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s negatively </w:t>
            </w:r>
            <w:r w:rsidR="00E65B92" w:rsidRPr="009462EB">
              <w:rPr>
                <w:sz w:val="20"/>
                <w:szCs w:val="20"/>
              </w:rPr>
              <w:t>associated</w:t>
            </w:r>
            <w:r w:rsidRPr="009462EB">
              <w:rPr>
                <w:sz w:val="20"/>
                <w:szCs w:val="20"/>
              </w:rPr>
              <w:t xml:space="preserve"> with “</w:t>
            </w:r>
            <w:r w:rsidR="006D0155"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462EB" w:rsidRDefault="00371EA0" w:rsidP="00017C1F">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462EB" w:rsidRDefault="00E01C7A" w:rsidP="00017C1F">
            <w:pPr>
              <w:spacing w:line="240" w:lineRule="auto"/>
              <w:ind w:firstLine="0"/>
              <w:rPr>
                <w:sz w:val="20"/>
                <w:szCs w:val="20"/>
              </w:rPr>
            </w:pPr>
            <w:r w:rsidRPr="009462EB">
              <w:rPr>
                <w:sz w:val="20"/>
                <w:szCs w:val="20"/>
              </w:rPr>
              <w:t xml:space="preserve">Positive </w:t>
            </w:r>
            <w:r w:rsidR="009C47FB" w:rsidRPr="009462EB">
              <w:rPr>
                <w:sz w:val="20"/>
                <w:szCs w:val="20"/>
              </w:rPr>
              <w:t>evaluations</w:t>
            </w:r>
            <w:r w:rsidRPr="009462EB">
              <w:rPr>
                <w:sz w:val="20"/>
                <w:szCs w:val="20"/>
              </w:rPr>
              <w:t xml:space="preserve"> of </w:t>
            </w:r>
            <w:r w:rsidR="009C47FB" w:rsidRPr="009462EB">
              <w:rPr>
                <w:sz w:val="20"/>
                <w:szCs w:val="20"/>
              </w:rPr>
              <w:t>W</w:t>
            </w:r>
            <w:r w:rsidRPr="009462EB">
              <w:rPr>
                <w:sz w:val="20"/>
                <w:szCs w:val="20"/>
              </w:rPr>
              <w:t>hite people are negatively associated with negative evaluations of White people.</w:t>
            </w:r>
          </w:p>
        </w:tc>
        <w:tc>
          <w:tcPr>
            <w:tcW w:w="1340" w:type="dxa"/>
          </w:tcPr>
          <w:p w14:paraId="6F841E15" w14:textId="79F1C966" w:rsidR="005E56F8" w:rsidRPr="009462EB" w:rsidRDefault="003945E1" w:rsidP="00017C1F">
            <w:pPr>
              <w:spacing w:line="240" w:lineRule="auto"/>
              <w:ind w:firstLine="0"/>
              <w:rPr>
                <w:sz w:val="20"/>
                <w:szCs w:val="20"/>
              </w:rPr>
            </w:pPr>
            <w:r>
              <w:rPr>
                <w:sz w:val="20"/>
                <w:szCs w:val="20"/>
              </w:rPr>
              <w:t>Unaffected</w:t>
            </w:r>
          </w:p>
        </w:tc>
      </w:tr>
      <w:tr w:rsidR="005B2DCE" w:rsidRPr="009462EB" w14:paraId="058AE6D8" w14:textId="77777777" w:rsidTr="003945E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462EB" w:rsidRDefault="005B2DCE" w:rsidP="005B2DCE">
            <w:pPr>
              <w:spacing w:line="240" w:lineRule="auto"/>
              <w:ind w:firstLine="0"/>
              <w:rPr>
                <w:i/>
                <w:sz w:val="20"/>
                <w:szCs w:val="20"/>
              </w:rPr>
            </w:pPr>
            <w:r w:rsidRPr="009462EB">
              <w:rPr>
                <w:i/>
                <w:sz w:val="20"/>
                <w:szCs w:val="20"/>
              </w:rPr>
              <w:t>D</w:t>
            </w:r>
            <w:r w:rsidRPr="009462EB">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462EB" w:rsidRDefault="005B2DCE" w:rsidP="005B2DCE">
            <w:pPr>
              <w:spacing w:line="240" w:lineRule="auto"/>
              <w:ind w:firstLine="0"/>
              <w:rPr>
                <w:sz w:val="20"/>
                <w:szCs w:val="20"/>
              </w:rPr>
            </w:pPr>
            <w:r w:rsidRPr="009462EB">
              <w:rPr>
                <w:sz w:val="20"/>
                <w:szCs w:val="20"/>
              </w:rPr>
              <w:t>Are “</w:t>
            </w:r>
            <w:r w:rsidR="00837C8E" w:rsidRPr="009462EB">
              <w:rPr>
                <w:sz w:val="20"/>
                <w:szCs w:val="20"/>
              </w:rPr>
              <w:t>Black</w:t>
            </w:r>
            <w:r w:rsidRPr="009462EB">
              <w:rPr>
                <w:sz w:val="20"/>
                <w:szCs w:val="20"/>
              </w:rPr>
              <w:t xml:space="preserve"> people – </w:t>
            </w:r>
            <w:r w:rsidR="00837C8E" w:rsidRPr="009462EB">
              <w:rPr>
                <w:sz w:val="20"/>
                <w:szCs w:val="20"/>
              </w:rPr>
              <w:t>negative</w:t>
            </w:r>
            <w:r w:rsidRPr="009462EB">
              <w:rPr>
                <w:sz w:val="20"/>
                <w:szCs w:val="20"/>
              </w:rPr>
              <w:t xml:space="preserve">” </w:t>
            </w:r>
            <w:r w:rsidRPr="009462EB">
              <w:rPr>
                <w:i/>
                <w:sz w:val="20"/>
                <w:szCs w:val="20"/>
              </w:rPr>
              <w:t>D</w:t>
            </w:r>
            <w:r w:rsidRPr="009462EB">
              <w:rPr>
                <w:sz w:val="20"/>
                <w:szCs w:val="20"/>
              </w:rPr>
              <w:t xml:space="preserve"> scores </w:t>
            </w:r>
            <w:r w:rsidR="00837C8E" w:rsidRPr="009462EB">
              <w:rPr>
                <w:sz w:val="20"/>
                <w:szCs w:val="20"/>
              </w:rPr>
              <w:t xml:space="preserve">positively </w:t>
            </w:r>
            <w:r w:rsidR="00E65B92" w:rsidRPr="009462EB">
              <w:rPr>
                <w:sz w:val="20"/>
                <w:szCs w:val="20"/>
              </w:rPr>
              <w:t xml:space="preserve">associated </w:t>
            </w:r>
            <w:r w:rsidR="00837C8E" w:rsidRPr="009462EB">
              <w:rPr>
                <w:sz w:val="20"/>
                <w:szCs w:val="20"/>
              </w:rPr>
              <w:t>with self-reported racism</w:t>
            </w:r>
            <w:r w:rsidRPr="009462EB">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462EB" w:rsidRDefault="005B2DCE" w:rsidP="005B2DCE">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462EB" w:rsidRDefault="00D4625E" w:rsidP="005B2DCE">
            <w:pPr>
              <w:spacing w:line="240" w:lineRule="auto"/>
              <w:ind w:firstLine="0"/>
              <w:rPr>
                <w:sz w:val="20"/>
                <w:szCs w:val="20"/>
              </w:rPr>
            </w:pPr>
            <w:r w:rsidRPr="009462EB">
              <w:rPr>
                <w:sz w:val="20"/>
                <w:szCs w:val="20"/>
              </w:rPr>
              <w:t>Negative evaluations of Black people on the IRAP and in a self-reported racism scale are positively associated</w:t>
            </w:r>
            <w:r w:rsidR="005B2DCE" w:rsidRPr="009462EB">
              <w:rPr>
                <w:sz w:val="20"/>
                <w:szCs w:val="20"/>
              </w:rPr>
              <w:t>.</w:t>
            </w:r>
          </w:p>
        </w:tc>
        <w:tc>
          <w:tcPr>
            <w:tcW w:w="1340" w:type="dxa"/>
            <w:tcBorders>
              <w:bottom w:val="single" w:sz="4" w:space="0" w:color="auto"/>
            </w:tcBorders>
          </w:tcPr>
          <w:p w14:paraId="73119B97" w14:textId="5B55AF6A" w:rsidR="005B2DCE" w:rsidRPr="009462EB" w:rsidRDefault="003945E1" w:rsidP="005B2DCE">
            <w:pPr>
              <w:spacing w:line="240" w:lineRule="auto"/>
              <w:ind w:firstLine="0"/>
              <w:rPr>
                <w:sz w:val="20"/>
                <w:szCs w:val="20"/>
              </w:rPr>
            </w:pPr>
            <w:r>
              <w:rPr>
                <w:sz w:val="20"/>
                <w:szCs w:val="20"/>
              </w:rPr>
              <w:t>Unaffected</w:t>
            </w:r>
          </w:p>
        </w:tc>
      </w:tr>
      <w:tr w:rsidR="0006076C" w:rsidRPr="009462EB" w14:paraId="24565B90" w14:textId="77777777" w:rsidTr="003945E1">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3B180A77" w14:textId="0161DD3B" w:rsidR="0006076C" w:rsidRPr="0006076C" w:rsidRDefault="0006076C" w:rsidP="0006076C">
            <w:pPr>
              <w:spacing w:line="240" w:lineRule="auto"/>
              <w:ind w:firstLine="0"/>
              <w:rPr>
                <w:sz w:val="20"/>
                <w:szCs w:val="20"/>
              </w:rPr>
            </w:pPr>
            <w:r w:rsidRPr="0006076C">
              <w:rPr>
                <w:i/>
                <w:sz w:val="20"/>
                <w:szCs w:val="20"/>
              </w:rPr>
              <w:t>Notes:</w:t>
            </w:r>
            <w:r w:rsidRPr="0006076C">
              <w:rPr>
                <w:sz w:val="20"/>
                <w:szCs w:val="20"/>
              </w:rPr>
              <w:t xml:space="preserve"> </w:t>
            </w:r>
            <w:r w:rsidR="003945E1">
              <w:rPr>
                <w:sz w:val="20"/>
                <w:szCs w:val="20"/>
              </w:rPr>
              <w:t>Conclusions</w:t>
            </w:r>
            <w:r w:rsidRPr="0006076C">
              <w:rPr>
                <w:sz w:val="20"/>
                <w:szCs w:val="20"/>
              </w:rPr>
              <w:t xml:space="preserve"> refers to the validity of </w:t>
            </w:r>
            <w:r w:rsidR="00533F41">
              <w:rPr>
                <w:sz w:val="20"/>
                <w:szCs w:val="20"/>
              </w:rPr>
              <w:t xml:space="preserve">substantive </w:t>
            </w:r>
            <w:r w:rsidRPr="0006076C">
              <w:rPr>
                <w:sz w:val="20"/>
                <w:szCs w:val="20"/>
              </w:rPr>
              <w:t xml:space="preserve">domain-level conclusions in light of the </w:t>
            </w:r>
            <w:r w:rsidR="00F43201">
              <w:rPr>
                <w:sz w:val="20"/>
                <w:szCs w:val="20"/>
              </w:rPr>
              <w:t>existence</w:t>
            </w:r>
            <w:r w:rsidRPr="0006076C">
              <w:rPr>
                <w:sz w:val="20"/>
                <w:szCs w:val="20"/>
              </w:rPr>
              <w:t xml:space="preserve"> of the generic pattern among IRAP effects.</w:t>
            </w:r>
          </w:p>
        </w:tc>
      </w:tr>
    </w:tbl>
    <w:p w14:paraId="7F91F58B" w14:textId="77777777" w:rsidR="009323BA" w:rsidRPr="009462EB" w:rsidRDefault="009323BA" w:rsidP="00CB6461">
      <w:pPr>
        <w:ind w:firstLine="0"/>
        <w:sectPr w:rsidR="009323BA" w:rsidRPr="009462EB" w:rsidSect="0074589F">
          <w:pgSz w:w="16840" w:h="11900" w:code="9"/>
          <w:pgMar w:top="1440" w:right="1440" w:bottom="1440" w:left="1440" w:header="720" w:footer="720" w:gutter="0"/>
          <w:cols w:space="720"/>
          <w:titlePg/>
          <w:docGrid w:linePitch="360"/>
        </w:sectPr>
      </w:pPr>
    </w:p>
    <w:p w14:paraId="308868C2" w14:textId="6AF7C99E" w:rsidR="00C326D0" w:rsidRPr="009462EB" w:rsidRDefault="00EE5D12" w:rsidP="00EC4CD7">
      <w:pPr>
        <w:ind w:firstLine="0"/>
        <w:jc w:val="center"/>
        <w:rPr>
          <w:color w:val="FF0000"/>
        </w:rPr>
      </w:pPr>
      <w:r>
        <w:rPr>
          <w:noProof/>
          <w:color w:val="FF0000"/>
        </w:rPr>
        <w:lastRenderedPageBreak/>
        <w:drawing>
          <wp:inline distT="0" distB="0" distL="0" distR="0" wp14:anchorId="3EFEAFAE" wp14:editId="4D910423">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8"/>
                    <a:stretch>
                      <a:fillRect/>
                    </a:stretch>
                  </pic:blipFill>
                  <pic:spPr>
                    <a:xfrm>
                      <a:off x="0" y="0"/>
                      <a:ext cx="5486400" cy="3200400"/>
                    </a:xfrm>
                    <a:prstGeom prst="rect">
                      <a:avLst/>
                    </a:prstGeom>
                  </pic:spPr>
                </pic:pic>
              </a:graphicData>
            </a:graphic>
          </wp:inline>
        </w:drawing>
      </w:r>
    </w:p>
    <w:p w14:paraId="117C8212" w14:textId="402D2A0E" w:rsidR="00B63349" w:rsidRPr="009462EB" w:rsidRDefault="00B63349" w:rsidP="007B100E">
      <w:pPr>
        <w:spacing w:line="240" w:lineRule="auto"/>
        <w:ind w:firstLine="0"/>
        <w:rPr>
          <w:color w:val="000000" w:themeColor="text1"/>
        </w:rPr>
      </w:pPr>
      <w:r w:rsidRPr="007B100E">
        <w:rPr>
          <w:i/>
          <w:color w:val="000000" w:themeColor="text1"/>
        </w:rPr>
        <w:t xml:space="preserve">Figure </w:t>
      </w:r>
      <w:r w:rsidR="007B100E" w:rsidRPr="007B100E">
        <w:rPr>
          <w:i/>
          <w:color w:val="000000" w:themeColor="text1"/>
        </w:rPr>
        <w:t>4</w:t>
      </w:r>
      <w:r w:rsidRPr="007B100E">
        <w:rPr>
          <w:i/>
          <w:color w:val="000000" w:themeColor="text1"/>
        </w:rPr>
        <w:t>.</w:t>
      </w:r>
      <w:r w:rsidRPr="009462EB">
        <w:rPr>
          <w:color w:val="000000" w:themeColor="text1"/>
        </w:rPr>
        <w:t xml:space="preserve"> </w:t>
      </w:r>
      <w:r w:rsidR="007B100E">
        <w:rPr>
          <w:color w:val="000000" w:themeColor="text1"/>
        </w:rPr>
        <w:t>Statistical c</w:t>
      </w:r>
      <w:r w:rsidRPr="009462EB">
        <w:rPr>
          <w:color w:val="000000" w:themeColor="text1"/>
        </w:rPr>
        <w:t xml:space="preserve">omparisons </w:t>
      </w:r>
      <w:r w:rsidR="007B100E">
        <w:rPr>
          <w:color w:val="000000" w:themeColor="text1"/>
        </w:rPr>
        <w:t xml:space="preserve">whose substantive conclusions are </w:t>
      </w:r>
      <w:r w:rsidRPr="009462EB">
        <w:rPr>
          <w:color w:val="000000" w:themeColor="text1"/>
        </w:rPr>
        <w:t>invalid</w:t>
      </w:r>
      <w:r w:rsidR="007B100E">
        <w:rPr>
          <w:color w:val="000000" w:themeColor="text1"/>
        </w:rPr>
        <w:t>ated by the existence of the generic pattern among IRAP effects</w:t>
      </w:r>
      <w:r w:rsidRPr="009462EB">
        <w:rPr>
          <w:color w:val="000000" w:themeColor="text1"/>
        </w:rPr>
        <w:t>.</w:t>
      </w:r>
    </w:p>
    <w:p w14:paraId="610382E7" w14:textId="78659939" w:rsidR="00B63349" w:rsidRPr="009462EB" w:rsidRDefault="00B63349" w:rsidP="00B07E67">
      <w:pPr>
        <w:rPr>
          <w:color w:val="FF0000"/>
        </w:rPr>
      </w:pPr>
    </w:p>
    <w:p w14:paraId="728364B9" w14:textId="0D6E5D4F" w:rsidR="00DD0916" w:rsidRPr="009462EB" w:rsidRDefault="00CE6DD3" w:rsidP="006F70C1">
      <w:pPr>
        <w:rPr>
          <w:color w:val="000000" w:themeColor="text1"/>
        </w:rPr>
      </w:pPr>
      <w:r w:rsidRPr="009462EB">
        <w:rPr>
          <w:color w:val="000000" w:themeColor="text1"/>
        </w:rPr>
        <w:t>It is useful to unpack the example comparisons made in Figure 2 in detail in order to understand the</w:t>
      </w:r>
      <w:r w:rsidR="00603900" w:rsidRPr="009462EB">
        <w:rPr>
          <w:color w:val="000000" w:themeColor="text1"/>
        </w:rPr>
        <w:t xml:space="preserve"> validity of</w:t>
      </w:r>
      <w:r w:rsidRPr="009462EB">
        <w:rPr>
          <w:color w:val="000000" w:themeColor="text1"/>
        </w:rPr>
        <w:t xml:space="preserve"> </w:t>
      </w:r>
      <w:r w:rsidR="00603900" w:rsidRPr="009462EB">
        <w:rPr>
          <w:color w:val="000000" w:themeColor="text1"/>
        </w:rPr>
        <w:t xml:space="preserve">their </w:t>
      </w:r>
      <w:r w:rsidRPr="009462EB">
        <w:rPr>
          <w:color w:val="000000" w:themeColor="text1"/>
        </w:rPr>
        <w:t xml:space="preserve">domain level conclusions. </w:t>
      </w:r>
      <w:r w:rsidR="00E33226" w:rsidRPr="009462EB">
        <w:rPr>
          <w:color w:val="000000" w:themeColor="text1"/>
        </w:rPr>
        <w:t>In the case of the comparison</w:t>
      </w:r>
      <w:r w:rsidR="00E23DEF" w:rsidRPr="009462EB">
        <w:rPr>
          <w:color w:val="000000" w:themeColor="text1"/>
        </w:rPr>
        <w:t xml:space="preserve"> </w:t>
      </w:r>
      <w:r w:rsidR="00E33226" w:rsidRPr="009462EB">
        <w:rPr>
          <w:color w:val="000000" w:themeColor="text1"/>
        </w:rPr>
        <w:t xml:space="preserve">labelled </w:t>
      </w:r>
      <w:r w:rsidR="00DD0916" w:rsidRPr="009462EB">
        <w:rPr>
          <w:color w:val="000000" w:themeColor="text1"/>
        </w:rPr>
        <w:t>(a)</w:t>
      </w:r>
      <w:r w:rsidR="00E33226" w:rsidRPr="009462EB">
        <w:rPr>
          <w:color w:val="000000" w:themeColor="text1"/>
        </w:rPr>
        <w:t xml:space="preserve">, </w:t>
      </w:r>
      <w:r w:rsidR="00FA1C86" w:rsidRPr="009462EB">
        <w:rPr>
          <w:color w:val="000000" w:themeColor="text1"/>
        </w:rPr>
        <w:t>a</w:t>
      </w:r>
      <w:r w:rsidR="00E33226" w:rsidRPr="009462EB">
        <w:rPr>
          <w:color w:val="000000" w:themeColor="text1"/>
        </w:rPr>
        <w:t xml:space="preserve"> researcher might </w:t>
      </w:r>
      <w:r w:rsidR="00FA1C86" w:rsidRPr="009462EB">
        <w:rPr>
          <w:color w:val="000000" w:themeColor="text1"/>
        </w:rPr>
        <w:t>observe</w:t>
      </w:r>
      <w:r w:rsidR="00E33226" w:rsidRPr="009462EB">
        <w:rPr>
          <w:color w:val="000000" w:themeColor="text1"/>
        </w:rPr>
        <w:t xml:space="preserve"> that the ‘White people – positive’ trial type show</w:t>
      </w:r>
      <w:r w:rsidR="00FA1C86" w:rsidRPr="009462EB">
        <w:rPr>
          <w:color w:val="000000" w:themeColor="text1"/>
        </w:rPr>
        <w:t>ed</w:t>
      </w:r>
      <w:r w:rsidR="00E33226" w:rsidRPr="009462EB">
        <w:rPr>
          <w:color w:val="000000" w:themeColor="text1"/>
        </w:rPr>
        <w:t xml:space="preserve"> an effect that </w:t>
      </w:r>
      <w:r w:rsidR="00FA1C86" w:rsidRPr="009462EB">
        <w:rPr>
          <w:color w:val="000000" w:themeColor="text1"/>
        </w:rPr>
        <w:t>wa</w:t>
      </w:r>
      <w:r w:rsidR="00E33226" w:rsidRPr="009462EB">
        <w:rPr>
          <w:color w:val="000000" w:themeColor="text1"/>
        </w:rPr>
        <w:t xml:space="preserve">s significantly greater than zero (e.g., using a one-sample </w:t>
      </w:r>
      <w:r w:rsidR="00E33226" w:rsidRPr="009462EB">
        <w:rPr>
          <w:i/>
          <w:color w:val="000000" w:themeColor="text1"/>
        </w:rPr>
        <w:t>t</w:t>
      </w:r>
      <w:r w:rsidR="00E33226" w:rsidRPr="009462EB">
        <w:rPr>
          <w:color w:val="000000" w:themeColor="text1"/>
        </w:rPr>
        <w:t xml:space="preserve"> test). While it is indeed correct to describe the group as having demonstrated a non-zero IRAP effect here, it would be invalid to interpret this as evidence of a domain-specific effect. For example, the conclusion that </w:t>
      </w:r>
      <w:r w:rsidR="00DD0916" w:rsidRPr="009462EB">
        <w:rPr>
          <w:color w:val="000000" w:themeColor="text1"/>
        </w:rPr>
        <w:t>“</w:t>
      </w:r>
      <w:r w:rsidR="00E33226" w:rsidRPr="009462EB">
        <w:rPr>
          <w:color w:val="000000" w:themeColor="text1"/>
        </w:rPr>
        <w:t xml:space="preserve">the sample evaluated White people positively”, or </w:t>
      </w:r>
      <w:r w:rsidR="009D3AC1" w:rsidRPr="009462EB">
        <w:rPr>
          <w:color w:val="000000" w:themeColor="text1"/>
        </w:rPr>
        <w:t xml:space="preserve">other </w:t>
      </w:r>
      <w:r w:rsidR="00E33226" w:rsidRPr="009462EB">
        <w:rPr>
          <w:color w:val="000000" w:themeColor="text1"/>
        </w:rPr>
        <w:t>similar</w:t>
      </w:r>
      <w:r w:rsidR="009D3AC1" w:rsidRPr="009462EB">
        <w:rPr>
          <w:color w:val="000000" w:themeColor="text1"/>
        </w:rPr>
        <w:t xml:space="preserve"> conclusions</w:t>
      </w:r>
      <w:r w:rsidR="00E33226" w:rsidRPr="009462EB">
        <w:rPr>
          <w:color w:val="000000" w:themeColor="text1"/>
        </w:rPr>
        <w:t>, would be invalid</w:t>
      </w:r>
      <w:r w:rsidR="009D3AC1" w:rsidRPr="009462EB">
        <w:rPr>
          <w:color w:val="000000" w:themeColor="text1"/>
        </w:rPr>
        <w:t xml:space="preserve"> because this particular IRAP effect</w:t>
      </w:r>
      <w:r w:rsidR="00DD0916" w:rsidRPr="009462EB">
        <w:rPr>
          <w:color w:val="000000" w:themeColor="text1"/>
        </w:rPr>
        <w:t xml:space="preserve"> </w:t>
      </w:r>
      <w:r w:rsidR="009D3AC1" w:rsidRPr="009462EB">
        <w:rPr>
          <w:color w:val="000000" w:themeColor="text1"/>
        </w:rPr>
        <w:t xml:space="preserve">would likely be generated regardless of what category stimuli were used. That is, our understanding of the generic pattern </w:t>
      </w:r>
      <w:r w:rsidR="00A932C6">
        <w:rPr>
          <w:color w:val="000000" w:themeColor="text1"/>
        </w:rPr>
        <w:t xml:space="preserve">implies </w:t>
      </w:r>
      <w:r w:rsidR="009D3AC1" w:rsidRPr="009462EB">
        <w:rPr>
          <w:color w:val="000000" w:themeColor="text1"/>
        </w:rPr>
        <w:t>that</w:t>
      </w:r>
      <w:r w:rsidR="00C60E38">
        <w:rPr>
          <w:color w:val="000000" w:themeColor="text1"/>
        </w:rPr>
        <w:t xml:space="preserve"> </w:t>
      </w:r>
      <w:r w:rsidR="009D3AC1" w:rsidRPr="009462EB">
        <w:rPr>
          <w:color w:val="000000" w:themeColor="text1"/>
        </w:rPr>
        <w:t>th</w:t>
      </w:r>
      <w:r w:rsidR="00C60E38">
        <w:rPr>
          <w:color w:val="000000" w:themeColor="text1"/>
        </w:rPr>
        <w:t>e</w:t>
      </w:r>
      <w:r w:rsidR="009D3AC1" w:rsidRPr="009462EB">
        <w:rPr>
          <w:color w:val="000000" w:themeColor="text1"/>
        </w:rPr>
        <w:t xml:space="preserve"> effect in our hypothetical study likely has little to do with the stimulus </w:t>
      </w:r>
      <w:r w:rsidR="009D3AC1" w:rsidRPr="009462EB">
        <w:rPr>
          <w:color w:val="000000" w:themeColor="text1"/>
        </w:rPr>
        <w:lastRenderedPageBreak/>
        <w:t>category ‘White people’</w:t>
      </w:r>
      <w:r w:rsidR="00CC5240" w:rsidRPr="009462EB">
        <w:rPr>
          <w:color w:val="000000" w:themeColor="text1"/>
        </w:rPr>
        <w:t xml:space="preserve">, and therefore no conclusions regarding participant evaluations of </w:t>
      </w:r>
      <w:r w:rsidR="00182E37" w:rsidRPr="009462EB">
        <w:rPr>
          <w:color w:val="000000" w:themeColor="text1"/>
        </w:rPr>
        <w:t>‘</w:t>
      </w:r>
      <w:r w:rsidR="00CC5240" w:rsidRPr="009462EB">
        <w:rPr>
          <w:color w:val="000000" w:themeColor="text1"/>
        </w:rPr>
        <w:t>White people</w:t>
      </w:r>
      <w:r w:rsidR="00182E37" w:rsidRPr="009462EB">
        <w:rPr>
          <w:color w:val="000000" w:themeColor="text1"/>
        </w:rPr>
        <w:t>’</w:t>
      </w:r>
      <w:r w:rsidR="00CC5240" w:rsidRPr="009462EB">
        <w:rPr>
          <w:color w:val="000000" w:themeColor="text1"/>
        </w:rPr>
        <w:t xml:space="preserve"> should be made.</w:t>
      </w:r>
      <w:r w:rsidR="006F70C1" w:rsidRPr="009462EB">
        <w:rPr>
          <w:color w:val="000000" w:themeColor="text1"/>
        </w:rPr>
        <w:t xml:space="preserve"> In general, </w:t>
      </w:r>
      <w:r w:rsidR="00FC2796" w:rsidRPr="009462EB">
        <w:rPr>
          <w:color w:val="000000" w:themeColor="text1"/>
        </w:rPr>
        <w:t xml:space="preserve">we therefore recommend that </w:t>
      </w:r>
      <w:r w:rsidR="006F70C1" w:rsidRPr="009462EB">
        <w:rPr>
          <w:color w:val="000000" w:themeColor="text1"/>
        </w:rPr>
        <w:t xml:space="preserve">comparisons of </w:t>
      </w:r>
      <w:r w:rsidR="00DD0916" w:rsidRPr="009462EB">
        <w:rPr>
          <w:color w:val="000000" w:themeColor="text1"/>
        </w:rPr>
        <w:t xml:space="preserve">IRAP </w:t>
      </w:r>
      <w:r w:rsidR="006F70C1" w:rsidRPr="009462EB">
        <w:rPr>
          <w:i/>
          <w:color w:val="000000" w:themeColor="text1"/>
        </w:rPr>
        <w:t>D</w:t>
      </w:r>
      <w:r w:rsidR="006F70C1" w:rsidRPr="009462EB">
        <w:rPr>
          <w:color w:val="000000" w:themeColor="text1"/>
        </w:rPr>
        <w:t xml:space="preserve"> scores </w:t>
      </w:r>
      <w:r w:rsidR="00DD0916" w:rsidRPr="009462EB">
        <w:rPr>
          <w:color w:val="000000" w:themeColor="text1"/>
        </w:rPr>
        <w:t xml:space="preserve">against the zero point (e.g., via one sample </w:t>
      </w:r>
      <w:r w:rsidR="00DD0916" w:rsidRPr="009462EB">
        <w:rPr>
          <w:i/>
          <w:color w:val="000000" w:themeColor="text1"/>
        </w:rPr>
        <w:t xml:space="preserve">t </w:t>
      </w:r>
      <w:r w:rsidR="00DD0916" w:rsidRPr="009462EB">
        <w:rPr>
          <w:color w:val="000000" w:themeColor="text1"/>
        </w:rPr>
        <w:t>tests)</w:t>
      </w:r>
      <w:r w:rsidR="006F70C1" w:rsidRPr="009462EB">
        <w:rPr>
          <w:color w:val="000000" w:themeColor="text1"/>
        </w:rPr>
        <w:t xml:space="preserve"> should be avoided</w:t>
      </w:r>
      <w:r w:rsidR="00E1763E" w:rsidRPr="009462EB">
        <w:rPr>
          <w:color w:val="000000" w:themeColor="text1"/>
        </w:rPr>
        <w:t xml:space="preserve"> when attempting to make </w:t>
      </w:r>
      <w:r w:rsidR="00F60AA1" w:rsidRPr="009462EB">
        <w:rPr>
          <w:color w:val="000000" w:themeColor="text1"/>
        </w:rPr>
        <w:t>conclusions about the domain being assessed</w:t>
      </w:r>
      <w:r w:rsidR="004F096C" w:rsidRPr="009462EB">
        <w:rPr>
          <w:color w:val="000000" w:themeColor="text1"/>
        </w:rPr>
        <w:t xml:space="preserve"> </w:t>
      </w:r>
      <w:r w:rsidR="005730E0" w:rsidRPr="009462EB">
        <w:rPr>
          <w:color w:val="000000" w:themeColor="text1"/>
        </w:rPr>
        <w:t>in</w:t>
      </w:r>
      <w:r w:rsidR="00D3562A" w:rsidRPr="009462EB">
        <w:rPr>
          <w:color w:val="000000" w:themeColor="text1"/>
        </w:rPr>
        <w:t xml:space="preserve"> an</w:t>
      </w:r>
      <w:r w:rsidR="004F096C" w:rsidRPr="009462EB">
        <w:rPr>
          <w:color w:val="000000" w:themeColor="text1"/>
        </w:rPr>
        <w:t xml:space="preserve"> IRAP.</w:t>
      </w:r>
    </w:p>
    <w:p w14:paraId="4C9134EC" w14:textId="095FAFCB" w:rsidR="00FA1C86" w:rsidRPr="009462EB" w:rsidRDefault="008028A6" w:rsidP="00B07E67">
      <w:pPr>
        <w:rPr>
          <w:color w:val="000000" w:themeColor="text1"/>
        </w:rPr>
      </w:pPr>
      <w:r w:rsidRPr="009462EB">
        <w:rPr>
          <w:color w:val="000000" w:themeColor="text1"/>
        </w:rPr>
        <w:t xml:space="preserve">For the comparison labelled </w:t>
      </w:r>
      <w:r w:rsidR="00DD0916" w:rsidRPr="009462EB">
        <w:rPr>
          <w:color w:val="000000" w:themeColor="text1"/>
        </w:rPr>
        <w:t>(b)</w:t>
      </w:r>
      <w:r w:rsidRPr="009462EB">
        <w:rPr>
          <w:color w:val="000000" w:themeColor="text1"/>
        </w:rPr>
        <w:t xml:space="preserve">, </w:t>
      </w:r>
      <w:r w:rsidR="00FA1C86" w:rsidRPr="009462EB">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color w:val="000000" w:themeColor="text1"/>
        </w:rPr>
        <w:t>t</w:t>
      </w:r>
      <w:proofErr w:type="spellEnd"/>
      <w:r w:rsidR="00FA1C86" w:rsidRPr="009462EB">
        <w:rPr>
          <w:color w:val="000000" w:themeColor="text1"/>
        </w:rPr>
        <w:t xml:space="preserve"> test). They might then make the domain level conclusion that ‘implicit negativity towards Black people is stronger than implicit </w:t>
      </w:r>
      <w:r w:rsidR="00CE7A52" w:rsidRPr="009462EB">
        <w:rPr>
          <w:color w:val="000000" w:themeColor="text1"/>
        </w:rPr>
        <w:t>positiv</w:t>
      </w:r>
      <w:r w:rsidR="00CE7A52">
        <w:rPr>
          <w:color w:val="000000" w:themeColor="text1"/>
        </w:rPr>
        <w:t>ity</w:t>
      </w:r>
      <w:r w:rsidR="00CE7A52" w:rsidRPr="009462EB">
        <w:rPr>
          <w:color w:val="000000" w:themeColor="text1"/>
        </w:rPr>
        <w:t xml:space="preserve"> </w:t>
      </w:r>
      <w:r w:rsidR="00FA1C86" w:rsidRPr="009462EB">
        <w:rPr>
          <w:color w:val="000000" w:themeColor="text1"/>
        </w:rPr>
        <w:t xml:space="preserve">towards them’. Although initially less obvious, this inference still </w:t>
      </w:r>
      <w:r w:rsidR="00D05C38" w:rsidRPr="009462EB">
        <w:rPr>
          <w:color w:val="000000" w:themeColor="text1"/>
        </w:rPr>
        <w:t>relies</w:t>
      </w:r>
      <w:r w:rsidR="00FA1C86" w:rsidRPr="009462EB">
        <w:rPr>
          <w:color w:val="000000" w:themeColor="text1"/>
        </w:rPr>
        <w:t xml:space="preserve"> on a common interpretation of the zero point between the two trial types (i.e., that </w:t>
      </w:r>
      <w:r w:rsidR="00FA1C86" w:rsidRPr="009462EB">
        <w:rPr>
          <w:i/>
          <w:color w:val="000000" w:themeColor="text1"/>
        </w:rPr>
        <w:t>D</w:t>
      </w:r>
      <w:r w:rsidR="00FA1C86" w:rsidRPr="009462EB">
        <w:rPr>
          <w:color w:val="000000" w:themeColor="text1"/>
        </w:rPr>
        <w:t xml:space="preserve"> = 0 has some shared domain-level meaning between trial types). However, </w:t>
      </w:r>
      <w:r w:rsidR="00D376CB">
        <w:rPr>
          <w:color w:val="000000" w:themeColor="text1"/>
        </w:rPr>
        <w:t xml:space="preserve">our results </w:t>
      </w:r>
      <w:r w:rsidR="00FA1C86" w:rsidRPr="009462EB">
        <w:rPr>
          <w:color w:val="000000" w:themeColor="text1"/>
        </w:rPr>
        <w:t>demonstrate</w:t>
      </w:r>
      <w:r w:rsidR="00D376CB">
        <w:rPr>
          <w:color w:val="000000" w:themeColor="text1"/>
        </w:rPr>
        <w:t>d</w:t>
      </w:r>
      <w:r w:rsidR="00FA1C86" w:rsidRPr="009462EB">
        <w:rPr>
          <w:color w:val="000000" w:themeColor="text1"/>
        </w:rPr>
        <w:t xml:space="preserve"> that this is not the case, as the generic pattern </w:t>
      </w:r>
      <w:r w:rsidR="00FA1C86" w:rsidRPr="004C3687">
        <w:rPr>
          <w:color w:val="000000" w:themeColor="text1"/>
        </w:rPr>
        <w:t xml:space="preserve">takes the form of IRAP effects of different magnitudes between trial-types (see Figure </w:t>
      </w:r>
      <w:r w:rsidR="004C3687" w:rsidRPr="004C3687">
        <w:rPr>
          <w:color w:val="000000" w:themeColor="text1"/>
        </w:rPr>
        <w:t>2 and 3</w:t>
      </w:r>
      <w:r w:rsidR="00FA1C86" w:rsidRPr="004C3687">
        <w:rPr>
          <w:color w:val="000000" w:themeColor="text1"/>
        </w:rPr>
        <w:t>). As such</w:t>
      </w:r>
      <w:r w:rsidR="00FA1C86" w:rsidRPr="009462EB">
        <w:rPr>
          <w:color w:val="000000" w:themeColor="text1"/>
        </w:rPr>
        <w:t xml:space="preserve">, this conclusion would also be invalid. </w:t>
      </w:r>
      <w:r w:rsidR="00FC2796" w:rsidRPr="009462EB">
        <w:rPr>
          <w:color w:val="000000" w:themeColor="text1"/>
        </w:rPr>
        <w:t xml:space="preserve">In general, we therefore recommend that comparisons of IRAP </w:t>
      </w:r>
      <w:r w:rsidR="00FC2796" w:rsidRPr="009462EB">
        <w:rPr>
          <w:i/>
          <w:color w:val="000000" w:themeColor="text1"/>
        </w:rPr>
        <w:t>D</w:t>
      </w:r>
      <w:r w:rsidR="00FC2796" w:rsidRPr="009462EB">
        <w:rPr>
          <w:color w:val="000000" w:themeColor="text1"/>
        </w:rPr>
        <w:t xml:space="preserve"> scores between trial types within a single IRAP (e.g., via paired-samples </w:t>
      </w:r>
      <w:r w:rsidR="00FC2796" w:rsidRPr="009462EB">
        <w:rPr>
          <w:i/>
          <w:color w:val="000000" w:themeColor="text1"/>
        </w:rPr>
        <w:t xml:space="preserve">t </w:t>
      </w:r>
      <w:r w:rsidR="00FC2796" w:rsidRPr="009462EB">
        <w:rPr>
          <w:color w:val="000000" w:themeColor="text1"/>
        </w:rPr>
        <w:t>tests) should be avoided when attempting to make domain level conclusions.</w:t>
      </w:r>
    </w:p>
    <w:p w14:paraId="7CF40732" w14:textId="22B1C848" w:rsidR="00F010EE" w:rsidRPr="009462EB" w:rsidRDefault="00017C1F" w:rsidP="00017C1F">
      <w:pPr>
        <w:rPr>
          <w:color w:val="000000" w:themeColor="text1"/>
        </w:rPr>
      </w:pPr>
      <w:r w:rsidRPr="009462EB">
        <w:rPr>
          <w:color w:val="000000" w:themeColor="text1"/>
        </w:rPr>
        <w:t xml:space="preserve">Finally, for the comparison labelled (c), a researcher might observe that </w:t>
      </w:r>
      <w:r w:rsidR="00F010EE" w:rsidRPr="009462EB">
        <w:rPr>
          <w:color w:val="000000" w:themeColor="text1"/>
        </w:rPr>
        <w:t xml:space="preserve">mean effects on the </w:t>
      </w:r>
      <w:r w:rsidRPr="009462EB">
        <w:rPr>
          <w:color w:val="000000" w:themeColor="text1"/>
        </w:rPr>
        <w:t xml:space="preserve">‘Black people – negative’ trial type </w:t>
      </w:r>
      <w:r w:rsidR="00F010EE" w:rsidRPr="009462EB">
        <w:rPr>
          <w:color w:val="000000" w:themeColor="text1"/>
        </w:rPr>
        <w:t xml:space="preserve">were </w:t>
      </w:r>
      <w:r w:rsidRPr="009462EB">
        <w:rPr>
          <w:color w:val="000000" w:themeColor="text1"/>
        </w:rPr>
        <w:t xml:space="preserve">significantly </w:t>
      </w:r>
      <w:r w:rsidR="00F010EE" w:rsidRPr="009462EB">
        <w:rPr>
          <w:color w:val="000000" w:themeColor="text1"/>
        </w:rPr>
        <w:t>different between control and intervention conditions</w:t>
      </w:r>
      <w:r w:rsidRPr="009462EB">
        <w:rPr>
          <w:color w:val="000000" w:themeColor="text1"/>
        </w:rPr>
        <w:t>. They might then</w:t>
      </w:r>
      <w:r w:rsidR="00F010EE" w:rsidRPr="009462EB">
        <w:rPr>
          <w:color w:val="000000" w:themeColor="text1"/>
        </w:rPr>
        <w:t xml:space="preserve"> conclude that </w:t>
      </w:r>
      <w:r w:rsidRPr="009462EB">
        <w:rPr>
          <w:color w:val="000000" w:themeColor="text1"/>
        </w:rPr>
        <w:t>the</w:t>
      </w:r>
      <w:r w:rsidR="00F010EE" w:rsidRPr="009462EB">
        <w:rPr>
          <w:color w:val="000000" w:themeColor="text1"/>
        </w:rPr>
        <w:t xml:space="preserve">ir </w:t>
      </w:r>
      <w:r w:rsidR="00F010EE" w:rsidRPr="009462EB">
        <w:rPr>
          <w:color w:val="000000" w:themeColor="text1"/>
        </w:rPr>
        <w:lastRenderedPageBreak/>
        <w:t xml:space="preserve">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w:t>
      </w:r>
      <w:r w:rsidR="00F010EE" w:rsidRPr="00415980">
        <w:rPr>
          <w:color w:val="000000" w:themeColor="text1"/>
        </w:rPr>
        <w:t>same trial-type (e.g., pre-post intervention) would also remain valid.</w:t>
      </w:r>
      <w:r w:rsidR="001B319F" w:rsidRPr="00415980">
        <w:rPr>
          <w:color w:val="000000" w:themeColor="text1"/>
        </w:rPr>
        <w:t xml:space="preserve"> </w:t>
      </w:r>
      <w:r w:rsidR="00F010EE" w:rsidRPr="00415980">
        <w:rPr>
          <w:color w:val="000000" w:themeColor="text1"/>
        </w:rPr>
        <w:t xml:space="preserve">Although not illustrated in Figure </w:t>
      </w:r>
      <w:r w:rsidR="00415980" w:rsidRPr="00415980">
        <w:rPr>
          <w:color w:val="000000" w:themeColor="text1"/>
        </w:rPr>
        <w:t>4</w:t>
      </w:r>
      <w:r w:rsidR="00F010EE" w:rsidRPr="00415980">
        <w:rPr>
          <w:color w:val="000000" w:themeColor="text1"/>
        </w:rPr>
        <w:t>, domain-level conclusions of the results of correlations among trial types and between</w:t>
      </w:r>
      <w:r w:rsidR="00F010EE" w:rsidRPr="009462EB">
        <w:rPr>
          <w:color w:val="000000" w:themeColor="text1"/>
        </w:rPr>
        <w:t xml:space="preserve"> trial types and external variables (e.g., self-report or behavioural tasks) are also </w:t>
      </w:r>
      <w:r w:rsidR="0042172F">
        <w:rPr>
          <w:color w:val="000000" w:themeColor="text1"/>
        </w:rPr>
        <w:t xml:space="preserve">not invalidated </w:t>
      </w:r>
      <w:r w:rsidR="00F010EE" w:rsidRPr="009462EB">
        <w:rPr>
          <w:color w:val="000000" w:themeColor="text1"/>
        </w:rPr>
        <w:t xml:space="preserve">by the existence of the generic trial type effect (see Table </w:t>
      </w:r>
      <w:r w:rsidR="0042172F">
        <w:rPr>
          <w:color w:val="000000" w:themeColor="text1"/>
        </w:rPr>
        <w:t>1</w:t>
      </w:r>
      <w:r w:rsidR="00F010EE" w:rsidRPr="009462EB">
        <w:rPr>
          <w:color w:val="000000" w:themeColor="text1"/>
        </w:rPr>
        <w:t xml:space="preserve">). </w:t>
      </w:r>
    </w:p>
    <w:p w14:paraId="20B6397F" w14:textId="5786B817" w:rsidR="00D41E0F" w:rsidRDefault="00726186" w:rsidP="00B07E67">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address this question. </w:t>
      </w:r>
      <w:r w:rsidR="00FF51F5" w:rsidRPr="009462EB">
        <w:t>We readily admit that many articles we ourselves have written are likely to</w:t>
      </w:r>
      <w:r w:rsidR="001B319F">
        <w:t xml:space="preserve"> contain</w:t>
      </w:r>
      <w:r w:rsidR="00FF51F5" w:rsidRPr="009462EB">
        <w:t xml:space="preserve"> </w:t>
      </w:r>
      <w:r w:rsidR="00902CAC" w:rsidRPr="009462EB">
        <w:t>inferences</w:t>
      </w:r>
      <w:r w:rsidR="00DC6B33" w:rsidRPr="00DC6B33">
        <w:t xml:space="preserve"> </w:t>
      </w:r>
      <w:r w:rsidR="00DC6B33">
        <w:t xml:space="preserve">that we are now recognizing as </w:t>
      </w:r>
      <w:r w:rsidR="00DC6B33" w:rsidRPr="009462EB">
        <w:t>invalid</w:t>
      </w:r>
      <w:r w:rsidR="00FF51F5" w:rsidRPr="009462EB">
        <w:t>.</w:t>
      </w:r>
      <w:r w:rsidR="001A6814">
        <w:t xml:space="preserve"> </w:t>
      </w:r>
    </w:p>
    <w:p w14:paraId="1D2FF6E6" w14:textId="65A1BCB1" w:rsidR="00D27DAB" w:rsidRPr="009462EB" w:rsidRDefault="00D27DAB" w:rsidP="00D27DAB">
      <w:pPr>
        <w:pStyle w:val="Heading2"/>
      </w:pPr>
      <w:r w:rsidRPr="009462EB">
        <w:t>Conclusions</w:t>
      </w:r>
    </w:p>
    <w:p w14:paraId="521200FC" w14:textId="6DCE4D7D" w:rsidR="00D27DAB" w:rsidRPr="009462EB" w:rsidRDefault="00D27DAB" w:rsidP="000A15C2">
      <w:r w:rsidRPr="009462EB">
        <w:t xml:space="preserve">Evidence from a large dataset of published and unpublished IRAP studies </w:t>
      </w:r>
      <w:r w:rsidR="00DC6B33">
        <w:t>show</w:t>
      </w:r>
      <w:r w:rsidR="00DC6B33" w:rsidRPr="009462EB">
        <w:t xml:space="preserve"> </w:t>
      </w:r>
      <w:r w:rsidRPr="009462EB">
        <w:t>that IRAP</w:t>
      </w:r>
      <w:r w:rsidR="001B319F">
        <w:t>s</w:t>
      </w:r>
      <w:r w:rsidRPr="009462EB">
        <w:t xml:space="preserve"> </w:t>
      </w:r>
      <w:r w:rsidR="001B319F">
        <w:t>examining</w:t>
      </w:r>
      <w:r w:rsidR="001B319F" w:rsidRPr="009462EB">
        <w:t xml:space="preserve"> </w:t>
      </w:r>
      <w:r w:rsidRPr="009462EB">
        <w:t>very different domains – even those using non-words – demonstrate startlingly similar patterns of effect</w:t>
      </w:r>
      <w:r w:rsidR="00DC6B33">
        <w:t>s</w:t>
      </w:r>
      <w:r w:rsidRPr="009462EB">
        <w:t xml:space="preserve">. This finding is in agreement with </w:t>
      </w:r>
      <w:r w:rsidR="00052421">
        <w:t xml:space="preserve">general conclusions of </w:t>
      </w:r>
      <w:r w:rsidRPr="009462EB">
        <w:t xml:space="preserve">several recent </w:t>
      </w:r>
      <w:r w:rsidR="00FE5C41">
        <w:t xml:space="preserve">articles </w:t>
      </w:r>
      <w:r w:rsidRPr="009462EB">
        <w:t xml:space="preserve">that there is a generic pattern among IRAP effects. However, due to its relatively large sample size, this study is the first </w:t>
      </w:r>
      <w:r w:rsidRPr="009462EB">
        <w:lastRenderedPageBreak/>
        <w:t>to quantify the generic pattern more precisely and to consider its implications for the validity of published and future IRAP studies.</w:t>
      </w:r>
      <w:r w:rsidR="00020F6A" w:rsidRPr="009462EB">
        <w:t xml:space="preserve"> </w:t>
      </w:r>
      <w:r w:rsidR="00176DE3">
        <w:t>Results demonstrated that majority of variance in effects on evaluative IRAPs is attributable to this generic pattern rather than the domain being assess. The IRAP is therefore relatively insensitive to the attitudes and learning histories it is intended to assess. This has negative implications for the published literature: m</w:t>
      </w:r>
      <w:r w:rsidR="00020F6A" w:rsidRPr="009462EB">
        <w:t xml:space="preserve">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462EB" w:rsidRDefault="004559D9" w:rsidP="00296078">
      <w:r w:rsidRPr="009462EB">
        <w:br w:type="page"/>
      </w:r>
    </w:p>
    <w:p w14:paraId="58F0A1D2" w14:textId="6CF0A43B" w:rsidR="004559D9" w:rsidRPr="009462EB" w:rsidRDefault="004559D9" w:rsidP="004559D9">
      <w:pPr>
        <w:pStyle w:val="Heading1"/>
        <w:rPr>
          <w:b w:val="0"/>
        </w:rPr>
      </w:pPr>
      <w:r w:rsidRPr="009462EB">
        <w:rPr>
          <w:b w:val="0"/>
        </w:rPr>
        <w:lastRenderedPageBreak/>
        <w:t>References</w:t>
      </w:r>
    </w:p>
    <w:p w14:paraId="08258C76" w14:textId="77777777" w:rsidR="0003160A" w:rsidRPr="0003160A" w:rsidRDefault="002E07C7" w:rsidP="0003160A">
      <w:pPr>
        <w:pStyle w:val="Bibliography"/>
        <w:rPr>
          <w:rFonts w:cs="CMU Serif Roman"/>
        </w:rPr>
      </w:pPr>
      <w:r w:rsidRPr="009462EB">
        <w:rPr>
          <w:rFonts w:cs="CMU Serif Roman"/>
        </w:rPr>
        <w:t xml:space="preserve"> </w:t>
      </w:r>
      <w:r w:rsidR="006C4A1E">
        <w:rPr>
          <w:rFonts w:cs="CMU Serif Roman"/>
        </w:rPr>
        <w:fldChar w:fldCharType="begin"/>
      </w:r>
      <w:r w:rsidR="00E8126F">
        <w:rPr>
          <w:rFonts w:cs="CMU Serif Roman"/>
        </w:rPr>
        <w:instrText xml:space="preserve"> ADDIN ZOTERO_BIBL {"uncited":[],"omitted":[],"custom":[]} CSL_BIBLIOGRAPHY </w:instrText>
      </w:r>
      <w:r w:rsidR="006C4A1E">
        <w:rPr>
          <w:rFonts w:cs="CMU Serif Roman"/>
        </w:rPr>
        <w:fldChar w:fldCharType="separate"/>
      </w:r>
      <w:r w:rsidR="0003160A" w:rsidRPr="0003160A">
        <w:rPr>
          <w:rFonts w:cs="CMU Serif Roman"/>
        </w:rPr>
        <w:t xml:space="preserve">Barnes-Holmes, D., Barnes-Holmes, Y., Stewart, I., &amp; Boles, S. (2010). A sketch of the Implicit Relational Assessment Procedure (IRAP) and the Relational Elaboration and Coherence (REC) model. </w:t>
      </w:r>
      <w:r w:rsidR="0003160A" w:rsidRPr="0003160A">
        <w:rPr>
          <w:rFonts w:cs="CMU Serif Roman"/>
          <w:i/>
          <w:iCs/>
        </w:rPr>
        <w:t>The Psychological Record</w:t>
      </w:r>
      <w:r w:rsidR="0003160A" w:rsidRPr="0003160A">
        <w:rPr>
          <w:rFonts w:cs="CMU Serif Roman"/>
        </w:rPr>
        <w:t xml:space="preserve">, </w:t>
      </w:r>
      <w:r w:rsidR="0003160A" w:rsidRPr="0003160A">
        <w:rPr>
          <w:rFonts w:cs="CMU Serif Roman"/>
          <w:i/>
          <w:iCs/>
        </w:rPr>
        <w:t>60</w:t>
      </w:r>
      <w:r w:rsidR="0003160A" w:rsidRPr="0003160A">
        <w:rPr>
          <w:rFonts w:cs="CMU Serif Roman"/>
        </w:rPr>
        <w:t>, 527–542.</w:t>
      </w:r>
    </w:p>
    <w:p w14:paraId="238A4D7B" w14:textId="77777777" w:rsidR="0003160A" w:rsidRPr="0003160A" w:rsidRDefault="0003160A" w:rsidP="0003160A">
      <w:pPr>
        <w:pStyle w:val="Bibliography"/>
        <w:rPr>
          <w:rFonts w:cs="CMU Serif Roman"/>
        </w:rPr>
      </w:pPr>
      <w:r w:rsidRPr="0003160A">
        <w:rPr>
          <w:rFonts w:cs="CMU Serif Roman"/>
        </w:rPr>
        <w:t xml:space="preserve">Barnes-Holmes, D., &amp; Hussey, I. (2016). The functional-cognitive meta-theoretical framework: Reflections, possible clarifications and how to move forward. </w:t>
      </w:r>
      <w:r w:rsidRPr="0003160A">
        <w:rPr>
          <w:rFonts w:cs="CMU Serif Roman"/>
          <w:i/>
          <w:iCs/>
        </w:rPr>
        <w:t>International Journal of Psychology</w:t>
      </w:r>
      <w:r w:rsidRPr="0003160A">
        <w:rPr>
          <w:rFonts w:cs="CMU Serif Roman"/>
        </w:rPr>
        <w:t xml:space="preserve">, </w:t>
      </w:r>
      <w:r w:rsidRPr="0003160A">
        <w:rPr>
          <w:rFonts w:cs="CMU Serif Roman"/>
          <w:i/>
          <w:iCs/>
        </w:rPr>
        <w:t>51</w:t>
      </w:r>
      <w:r w:rsidRPr="0003160A">
        <w:rPr>
          <w:rFonts w:cs="CMU Serif Roman"/>
        </w:rPr>
        <w:t>(1), 50–57. https://doi.org/10.1002/ijop.12166</w:t>
      </w:r>
    </w:p>
    <w:p w14:paraId="0BCB2D85" w14:textId="77777777" w:rsidR="0003160A" w:rsidRPr="0003160A" w:rsidRDefault="0003160A" w:rsidP="0003160A">
      <w:pPr>
        <w:pStyle w:val="Bibliography"/>
        <w:rPr>
          <w:rFonts w:cs="CMU Serif Roman"/>
        </w:rPr>
      </w:pPr>
      <w:r w:rsidRPr="0003160A">
        <w:rPr>
          <w:rFonts w:cs="CMU Serif Roman"/>
        </w:rPr>
        <w:t xml:space="preserve">Bates, D., Mächler, M., Bolker, B., &amp; Walker, S. (2015). Fitting Linear Mixed-Effects Models Using lme4. </w:t>
      </w:r>
      <w:r w:rsidRPr="0003160A">
        <w:rPr>
          <w:rFonts w:cs="CMU Serif Roman"/>
          <w:i/>
          <w:iCs/>
        </w:rPr>
        <w:t>Journal of Statistical Software</w:t>
      </w:r>
      <w:r w:rsidRPr="0003160A">
        <w:rPr>
          <w:rFonts w:cs="CMU Serif Roman"/>
        </w:rPr>
        <w:t xml:space="preserve">, </w:t>
      </w:r>
      <w:r w:rsidRPr="0003160A">
        <w:rPr>
          <w:rFonts w:cs="CMU Serif Roman"/>
          <w:i/>
          <w:iCs/>
        </w:rPr>
        <w:t>67</w:t>
      </w:r>
      <w:r w:rsidRPr="0003160A">
        <w:rPr>
          <w:rFonts w:cs="CMU Serif Roman"/>
        </w:rPr>
        <w:t>(1), 1–48. https://doi.org/10.18637/jss.v067.i01</w:t>
      </w:r>
    </w:p>
    <w:p w14:paraId="0C9E05E3" w14:textId="77777777" w:rsidR="0003160A" w:rsidRPr="0003160A" w:rsidRDefault="0003160A" w:rsidP="0003160A">
      <w:pPr>
        <w:pStyle w:val="Bibliography"/>
        <w:rPr>
          <w:rFonts w:cs="CMU Serif Roman"/>
        </w:rPr>
      </w:pPr>
      <w:r w:rsidRPr="0003160A">
        <w:rPr>
          <w:rFonts w:cs="CMU Serif Roman"/>
        </w:rPr>
        <w:t xml:space="preserve">Blanton, H., &amp; Jaccard, J. (2006). Arbitrary metrics in psychology. </w:t>
      </w:r>
      <w:r w:rsidRPr="0003160A">
        <w:rPr>
          <w:rFonts w:cs="CMU Serif Roman"/>
          <w:i/>
          <w:iCs/>
        </w:rPr>
        <w:t>American Psychologist</w:t>
      </w:r>
      <w:r w:rsidRPr="0003160A">
        <w:rPr>
          <w:rFonts w:cs="CMU Serif Roman"/>
        </w:rPr>
        <w:t xml:space="preserve">, </w:t>
      </w:r>
      <w:r w:rsidRPr="0003160A">
        <w:rPr>
          <w:rFonts w:cs="CMU Serif Roman"/>
          <w:i/>
          <w:iCs/>
        </w:rPr>
        <w:t>61</w:t>
      </w:r>
      <w:r w:rsidRPr="0003160A">
        <w:rPr>
          <w:rFonts w:cs="CMU Serif Roman"/>
        </w:rPr>
        <w:t>(1), 27–41. https://doi.org/10.1037/0003-066X.61.1.27</w:t>
      </w:r>
    </w:p>
    <w:p w14:paraId="25547C48" w14:textId="77777777" w:rsidR="0003160A" w:rsidRPr="0003160A" w:rsidRDefault="0003160A" w:rsidP="0003160A">
      <w:pPr>
        <w:pStyle w:val="Bibliography"/>
        <w:rPr>
          <w:rFonts w:cs="CMU Serif Roman"/>
        </w:rPr>
      </w:pPr>
      <w:r w:rsidRPr="0003160A">
        <w:rPr>
          <w:rFonts w:cs="CMU Serif Roman"/>
        </w:rPr>
        <w:t xml:space="preserve">Finn, M., Barnes-Holmes, D., Hussey, I., &amp; Graddy, J. (2016). Exploring the behavioral dynamics of the implicit relational assessment procedure: The impact of three types of introductory rules. </w:t>
      </w:r>
      <w:r w:rsidRPr="0003160A">
        <w:rPr>
          <w:rFonts w:cs="CMU Serif Roman"/>
          <w:i/>
          <w:iCs/>
        </w:rPr>
        <w:t>The Psychological Record</w:t>
      </w:r>
      <w:r w:rsidRPr="0003160A">
        <w:rPr>
          <w:rFonts w:cs="CMU Serif Roman"/>
        </w:rPr>
        <w:t xml:space="preserve">, </w:t>
      </w:r>
      <w:r w:rsidRPr="0003160A">
        <w:rPr>
          <w:rFonts w:cs="CMU Serif Roman"/>
          <w:i/>
          <w:iCs/>
        </w:rPr>
        <w:t>66</w:t>
      </w:r>
      <w:r w:rsidRPr="0003160A">
        <w:rPr>
          <w:rFonts w:cs="CMU Serif Roman"/>
        </w:rPr>
        <w:t>(2), 309–321. https://doi.org/10.1007/s40732-016-0173-4</w:t>
      </w:r>
    </w:p>
    <w:p w14:paraId="35308D14" w14:textId="77777777" w:rsidR="0003160A" w:rsidRPr="0003160A" w:rsidRDefault="0003160A" w:rsidP="0003160A">
      <w:pPr>
        <w:pStyle w:val="Bibliography"/>
        <w:rPr>
          <w:rFonts w:cs="CMU Serif Roman"/>
        </w:rPr>
      </w:pPr>
      <w:r w:rsidRPr="0003160A">
        <w:rPr>
          <w:rFonts w:cs="CMU Serif Roman"/>
        </w:rPr>
        <w:t xml:space="preserve">Finn, M., Barnes-Holmes, D., &amp; McEnteggart, C. (2018). Exploring the single-trial-type-dominance-effect in the IRAP: Developing a differential arbitrarily </w:t>
      </w:r>
      <w:r w:rsidRPr="0003160A">
        <w:rPr>
          <w:rFonts w:cs="CMU Serif Roman"/>
        </w:rPr>
        <w:lastRenderedPageBreak/>
        <w:t xml:space="preserve">applicable relational responding effects (DAARRE) model. </w:t>
      </w:r>
      <w:r w:rsidRPr="0003160A">
        <w:rPr>
          <w:rFonts w:cs="CMU Serif Roman"/>
          <w:i/>
          <w:iCs/>
        </w:rPr>
        <w:t>The Psychological Record</w:t>
      </w:r>
      <w:r w:rsidRPr="0003160A">
        <w:rPr>
          <w:rFonts w:cs="CMU Serif Roman"/>
        </w:rPr>
        <w:t xml:space="preserve">, </w:t>
      </w:r>
      <w:r w:rsidRPr="0003160A">
        <w:rPr>
          <w:rFonts w:cs="CMU Serif Roman"/>
          <w:i/>
          <w:iCs/>
        </w:rPr>
        <w:t>68</w:t>
      </w:r>
      <w:r w:rsidRPr="0003160A">
        <w:rPr>
          <w:rFonts w:cs="CMU Serif Roman"/>
        </w:rPr>
        <w:t>(1), 11–25. https://doi.org/10.1007/s40732-017-0262-z</w:t>
      </w:r>
    </w:p>
    <w:p w14:paraId="22A11794" w14:textId="77777777" w:rsidR="0003160A" w:rsidRPr="0003160A" w:rsidRDefault="0003160A" w:rsidP="0003160A">
      <w:pPr>
        <w:pStyle w:val="Bibliography"/>
        <w:rPr>
          <w:rFonts w:cs="CMU Serif Roman"/>
        </w:rPr>
      </w:pPr>
      <w:r w:rsidRPr="0003160A">
        <w:rPr>
          <w:rFonts w:cs="CMU Serif Roman"/>
        </w:rPr>
        <w:t xml:space="preserve">Gawronski, B., &amp; De Houwer, J. (2011). Implicit measures in social and personality psychology. In C. M. Judd (Ed.), </w:t>
      </w:r>
      <w:r w:rsidRPr="0003160A">
        <w:rPr>
          <w:rFonts w:cs="CMU Serif Roman"/>
          <w:i/>
          <w:iCs/>
        </w:rPr>
        <w:t>Handbook of research methods in social and personality psychology</w:t>
      </w:r>
      <w:r w:rsidRPr="0003160A">
        <w:rPr>
          <w:rFonts w:cs="CMU Serif Roman"/>
        </w:rPr>
        <w:t xml:space="preserve"> (Vol. 2). Cambridge University Press. 10.1017/CBO9780511996481.016</w:t>
      </w:r>
    </w:p>
    <w:p w14:paraId="19123E0B" w14:textId="77777777" w:rsidR="0003160A" w:rsidRPr="0003160A" w:rsidRDefault="0003160A" w:rsidP="0003160A">
      <w:pPr>
        <w:pStyle w:val="Bibliography"/>
        <w:rPr>
          <w:rFonts w:cs="CMU Serif Roman"/>
        </w:rPr>
      </w:pPr>
      <w:r w:rsidRPr="0003160A">
        <w:rPr>
          <w:rFonts w:cs="CMU Serif Roman"/>
        </w:rPr>
        <w:t xml:space="preserve">Greenwald, A. G., &amp; Lai, C. K. (2020). Implicit Social Cognition. </w:t>
      </w:r>
      <w:r w:rsidRPr="0003160A">
        <w:rPr>
          <w:rFonts w:cs="CMU Serif Roman"/>
          <w:i/>
          <w:iCs/>
        </w:rPr>
        <w:t>Annual Review of Psychology</w:t>
      </w:r>
      <w:r w:rsidRPr="0003160A">
        <w:rPr>
          <w:rFonts w:cs="CMU Serif Roman"/>
        </w:rPr>
        <w:t xml:space="preserve">, </w:t>
      </w:r>
      <w:r w:rsidRPr="0003160A">
        <w:rPr>
          <w:rFonts w:cs="CMU Serif Roman"/>
          <w:i/>
          <w:iCs/>
        </w:rPr>
        <w:t>71</w:t>
      </w:r>
      <w:r w:rsidRPr="0003160A">
        <w:rPr>
          <w:rFonts w:cs="CMU Serif Roman"/>
        </w:rPr>
        <w:t>(1), 419–445. https://doi.org/10.1146/annurev-psych-010419-050837</w:t>
      </w:r>
    </w:p>
    <w:p w14:paraId="6BE2E517" w14:textId="77777777" w:rsidR="0003160A" w:rsidRPr="0003160A" w:rsidRDefault="0003160A" w:rsidP="0003160A">
      <w:pPr>
        <w:pStyle w:val="Bibliography"/>
        <w:rPr>
          <w:rFonts w:cs="CMU Serif Roman"/>
        </w:rPr>
      </w:pPr>
      <w:r w:rsidRPr="0003160A">
        <w:rPr>
          <w:rFonts w:cs="CMU Serif Roman"/>
        </w:rPr>
        <w:t xml:space="preserve">Hughes, S., Barnes-Holmes, D., &amp; De Houwer, J. (2011). The dominance of associative theorizing in implicit attitude research: Propositional and behavioral alternatives. </w:t>
      </w:r>
      <w:r w:rsidRPr="0003160A">
        <w:rPr>
          <w:rFonts w:cs="CMU Serif Roman"/>
          <w:i/>
          <w:iCs/>
        </w:rPr>
        <w:t>The Psychological Record</w:t>
      </w:r>
      <w:r w:rsidRPr="0003160A">
        <w:rPr>
          <w:rFonts w:cs="CMU Serif Roman"/>
        </w:rPr>
        <w:t xml:space="preserve">, </w:t>
      </w:r>
      <w:r w:rsidRPr="0003160A">
        <w:rPr>
          <w:rFonts w:cs="CMU Serif Roman"/>
          <w:i/>
          <w:iCs/>
        </w:rPr>
        <w:t>61</w:t>
      </w:r>
      <w:r w:rsidRPr="0003160A">
        <w:rPr>
          <w:rFonts w:cs="CMU Serif Roman"/>
        </w:rPr>
        <w:t>(3), 465–498.</w:t>
      </w:r>
    </w:p>
    <w:p w14:paraId="7A7B8CED" w14:textId="77777777" w:rsidR="0003160A" w:rsidRPr="0003160A" w:rsidRDefault="0003160A" w:rsidP="0003160A">
      <w:pPr>
        <w:pStyle w:val="Bibliography"/>
        <w:rPr>
          <w:rFonts w:cs="CMU Serif Roman"/>
        </w:rPr>
      </w:pPr>
      <w:r w:rsidRPr="0003160A">
        <w:rPr>
          <w:rFonts w:cs="CMU Serif Roman"/>
        </w:rPr>
        <w:t xml:space="preserve">Hughes, S., Barnes-Holmes, D., &amp; Vahey, N. A. (2012). Holding on to our functional roots when exploring new intellectual islands: A voyage through implicit cognition research. </w:t>
      </w:r>
      <w:r w:rsidRPr="0003160A">
        <w:rPr>
          <w:rFonts w:cs="CMU Serif Roman"/>
          <w:i/>
          <w:iCs/>
        </w:rPr>
        <w:t>Journal of Contextual Behavioral Science</w:t>
      </w:r>
      <w:r w:rsidRPr="0003160A">
        <w:rPr>
          <w:rFonts w:cs="CMU Serif Roman"/>
        </w:rPr>
        <w:t xml:space="preserve">, </w:t>
      </w:r>
      <w:r w:rsidRPr="0003160A">
        <w:rPr>
          <w:rFonts w:cs="CMU Serif Roman"/>
          <w:i/>
          <w:iCs/>
        </w:rPr>
        <w:t>1</w:t>
      </w:r>
      <w:r w:rsidRPr="0003160A">
        <w:rPr>
          <w:rFonts w:cs="CMU Serif Roman"/>
        </w:rPr>
        <w:t>(1–2), 17–38. https://doi.org/10.1016/j.jcbs.2012.09.003</w:t>
      </w:r>
    </w:p>
    <w:p w14:paraId="70DA5DC0" w14:textId="77777777" w:rsidR="0003160A" w:rsidRPr="0003160A" w:rsidRDefault="0003160A" w:rsidP="0003160A">
      <w:pPr>
        <w:pStyle w:val="Bibliography"/>
        <w:rPr>
          <w:rFonts w:cs="CMU Serif Roman"/>
        </w:rPr>
      </w:pPr>
      <w:r w:rsidRPr="0003160A">
        <w:rPr>
          <w:rFonts w:cs="CMU Serif Roman"/>
        </w:rPr>
        <w:t xml:space="preserve">Hussey, I. (2020). The IRAP is not suitable for individual use due to very wide confidence intervals around D scores. </w:t>
      </w:r>
      <w:r w:rsidRPr="0003160A">
        <w:rPr>
          <w:rFonts w:cs="CMU Serif Roman"/>
          <w:i/>
          <w:iCs/>
        </w:rPr>
        <w:t>Preprint</w:t>
      </w:r>
      <w:r w:rsidRPr="0003160A">
        <w:rPr>
          <w:rFonts w:cs="CMU Serif Roman"/>
        </w:rPr>
        <w:t>. https://doi.org/10.31234/osf.io/w2ygr</w:t>
      </w:r>
    </w:p>
    <w:p w14:paraId="044B801F" w14:textId="77777777" w:rsidR="0003160A" w:rsidRPr="0003160A" w:rsidRDefault="0003160A" w:rsidP="0003160A">
      <w:pPr>
        <w:pStyle w:val="Bibliography"/>
        <w:rPr>
          <w:rFonts w:cs="CMU Serif Roman"/>
        </w:rPr>
      </w:pPr>
      <w:r w:rsidRPr="0003160A">
        <w:rPr>
          <w:rFonts w:cs="CMU Serif Roman"/>
        </w:rPr>
        <w:t xml:space="preserve">Hussey, I., Daly, T., &amp; Barnes-Holmes, D. (2015). Life is Good, But Death Ain’t Bad Either: Counter-Intuitive Implicit Biases to Death in a Normative Population. </w:t>
      </w:r>
      <w:r w:rsidRPr="0003160A">
        <w:rPr>
          <w:rFonts w:cs="CMU Serif Roman"/>
          <w:i/>
          <w:iCs/>
        </w:rPr>
        <w:lastRenderedPageBreak/>
        <w:t>The Psychological Record</w:t>
      </w:r>
      <w:r w:rsidRPr="0003160A">
        <w:rPr>
          <w:rFonts w:cs="CMU Serif Roman"/>
        </w:rPr>
        <w:t xml:space="preserve">, </w:t>
      </w:r>
      <w:r w:rsidRPr="0003160A">
        <w:rPr>
          <w:rFonts w:cs="CMU Serif Roman"/>
          <w:i/>
          <w:iCs/>
        </w:rPr>
        <w:t>65</w:t>
      </w:r>
      <w:r w:rsidRPr="0003160A">
        <w:rPr>
          <w:rFonts w:cs="CMU Serif Roman"/>
        </w:rPr>
        <w:t>(4), 731–742. https://doi.org/10.1007/s40732-015-0142-3</w:t>
      </w:r>
    </w:p>
    <w:p w14:paraId="5F7ED1FE" w14:textId="77777777" w:rsidR="0003160A" w:rsidRPr="0003160A" w:rsidRDefault="0003160A" w:rsidP="0003160A">
      <w:pPr>
        <w:pStyle w:val="Bibliography"/>
        <w:rPr>
          <w:rFonts w:cs="CMU Serif Roman"/>
        </w:rPr>
      </w:pPr>
      <w:r w:rsidRPr="0003160A">
        <w:rPr>
          <w:rFonts w:cs="CMU Serif Roman"/>
        </w:rPr>
        <w:t xml:space="preserve">Hussey, I., &amp; Drake, C. E. (2020). The Implicit Relational Assessment Procedure demonstrates poor internal consistency and test-retest reliability: A meta-analysis. </w:t>
      </w:r>
      <w:r w:rsidRPr="0003160A">
        <w:rPr>
          <w:rFonts w:cs="CMU Serif Roman"/>
          <w:i/>
          <w:iCs/>
        </w:rPr>
        <w:t>Preprint</w:t>
      </w:r>
      <w:r w:rsidRPr="0003160A">
        <w:rPr>
          <w:rFonts w:cs="CMU Serif Roman"/>
        </w:rPr>
        <w:t>. https://doi.org/10.31234/osf.io/ge3k7</w:t>
      </w:r>
    </w:p>
    <w:p w14:paraId="1F4AE7F9" w14:textId="77777777" w:rsidR="0003160A" w:rsidRPr="0003160A" w:rsidRDefault="0003160A" w:rsidP="0003160A">
      <w:pPr>
        <w:pStyle w:val="Bibliography"/>
        <w:rPr>
          <w:rFonts w:cs="CMU Serif Roman"/>
        </w:rPr>
      </w:pPr>
      <w:r w:rsidRPr="0003160A">
        <w:rPr>
          <w:rFonts w:cs="CMU Serif Roman"/>
        </w:rPr>
        <w:t xml:space="preserve">Hussey, I., Thompson, M., McEnteggart, C., Barnes-Holmes, D., &amp; Barnes-Holmes, Y. (2015). Interpreting and inverting with less cursing: A guide to interpreting IRAP data. </w:t>
      </w:r>
      <w:r w:rsidRPr="0003160A">
        <w:rPr>
          <w:rFonts w:cs="CMU Serif Roman"/>
          <w:i/>
          <w:iCs/>
        </w:rPr>
        <w:t>Journal of Contextual Behavioral Science</w:t>
      </w:r>
      <w:r w:rsidRPr="0003160A">
        <w:rPr>
          <w:rFonts w:cs="CMU Serif Roman"/>
        </w:rPr>
        <w:t xml:space="preserve">, </w:t>
      </w:r>
      <w:r w:rsidRPr="0003160A">
        <w:rPr>
          <w:rFonts w:cs="CMU Serif Roman"/>
          <w:i/>
          <w:iCs/>
        </w:rPr>
        <w:t>4</w:t>
      </w:r>
      <w:r w:rsidRPr="0003160A">
        <w:rPr>
          <w:rFonts w:cs="CMU Serif Roman"/>
        </w:rPr>
        <w:t>(3), 157–162. https://doi.org/10.1016/j.jcbs.2015.05.001</w:t>
      </w:r>
    </w:p>
    <w:p w14:paraId="17B2081D" w14:textId="77777777" w:rsidR="0003160A" w:rsidRPr="0003160A" w:rsidRDefault="0003160A" w:rsidP="0003160A">
      <w:pPr>
        <w:pStyle w:val="Bibliography"/>
        <w:rPr>
          <w:rFonts w:cs="CMU Serif Roman"/>
        </w:rPr>
      </w:pPr>
      <w:r w:rsidRPr="0003160A">
        <w:rPr>
          <w:rFonts w:cs="CMU Serif Roman"/>
        </w:rPr>
        <w:t xml:space="preserve">Lakens, D. (2013). Calculating and reporting effect sizes to facilitate cumulative science: A practical primer for t-tests and ANOVAs. </w:t>
      </w:r>
      <w:r w:rsidRPr="0003160A">
        <w:rPr>
          <w:rFonts w:cs="CMU Serif Roman"/>
          <w:i/>
          <w:iCs/>
        </w:rPr>
        <w:t>Frontiers in Psychology</w:t>
      </w:r>
      <w:r w:rsidRPr="0003160A">
        <w:rPr>
          <w:rFonts w:cs="CMU Serif Roman"/>
        </w:rPr>
        <w:t xml:space="preserve">, </w:t>
      </w:r>
      <w:r w:rsidRPr="0003160A">
        <w:rPr>
          <w:rFonts w:cs="CMU Serif Roman"/>
          <w:i/>
          <w:iCs/>
        </w:rPr>
        <w:t>4</w:t>
      </w:r>
      <w:r w:rsidRPr="0003160A">
        <w:rPr>
          <w:rFonts w:cs="CMU Serif Roman"/>
        </w:rPr>
        <w:t>. https://doi.org/10.3389/fpsyg.2013.00863</w:t>
      </w:r>
    </w:p>
    <w:p w14:paraId="23EDED0B" w14:textId="77777777" w:rsidR="0003160A" w:rsidRPr="0003160A" w:rsidRDefault="0003160A" w:rsidP="0003160A">
      <w:pPr>
        <w:pStyle w:val="Bibliography"/>
        <w:rPr>
          <w:rFonts w:cs="CMU Serif Roman"/>
        </w:rPr>
      </w:pPr>
      <w:r w:rsidRPr="0003160A">
        <w:rPr>
          <w:rFonts w:cs="CMU Serif Roman"/>
        </w:rPr>
        <w:t xml:space="preserve">Lawrence, M. A. (2016). </w:t>
      </w:r>
      <w:proofErr w:type="spellStart"/>
      <w:r w:rsidRPr="0003160A">
        <w:rPr>
          <w:rFonts w:cs="CMU Serif Roman"/>
          <w:i/>
          <w:iCs/>
        </w:rPr>
        <w:t>ez</w:t>
      </w:r>
      <w:proofErr w:type="spellEnd"/>
      <w:r w:rsidRPr="0003160A">
        <w:rPr>
          <w:rFonts w:cs="CMU Serif Roman"/>
          <w:i/>
          <w:iCs/>
        </w:rPr>
        <w:t>: Easy Analysis and Visualization of Factorial Experiments</w:t>
      </w:r>
      <w:r w:rsidRPr="0003160A">
        <w:rPr>
          <w:rFonts w:cs="CMU Serif Roman"/>
        </w:rPr>
        <w:t>. https://CRAN.R-project.org/package=ez</w:t>
      </w:r>
    </w:p>
    <w:p w14:paraId="79AB94C9" w14:textId="77777777" w:rsidR="0003160A" w:rsidRPr="0003160A" w:rsidRDefault="0003160A" w:rsidP="0003160A">
      <w:pPr>
        <w:pStyle w:val="Bibliography"/>
        <w:rPr>
          <w:rFonts w:cs="CMU Serif Roman"/>
        </w:rPr>
      </w:pPr>
      <w:r w:rsidRPr="0003160A">
        <w:rPr>
          <w:rFonts w:cs="CMU Serif Roman"/>
        </w:rPr>
        <w:t xml:space="preserve">Nosek, B. A., Hawkins, C. B., &amp; Frazier, R. S. (2011). Implicit social cognition: From measures to mechanisms. </w:t>
      </w:r>
      <w:r w:rsidRPr="0003160A">
        <w:rPr>
          <w:rFonts w:cs="CMU Serif Roman"/>
          <w:i/>
          <w:iCs/>
        </w:rPr>
        <w:t>Trends in Cognitive Sciences</w:t>
      </w:r>
      <w:r w:rsidRPr="0003160A">
        <w:rPr>
          <w:rFonts w:cs="CMU Serif Roman"/>
        </w:rPr>
        <w:t xml:space="preserve">, </w:t>
      </w:r>
      <w:r w:rsidRPr="0003160A">
        <w:rPr>
          <w:rFonts w:cs="CMU Serif Roman"/>
          <w:i/>
          <w:iCs/>
        </w:rPr>
        <w:t>15</w:t>
      </w:r>
      <w:r w:rsidRPr="0003160A">
        <w:rPr>
          <w:rFonts w:cs="CMU Serif Roman"/>
        </w:rPr>
        <w:t>(4), 152–159. https://doi.org/10.1016/j.tics.2011.01.005</w:t>
      </w:r>
    </w:p>
    <w:p w14:paraId="4677E266" w14:textId="77777777" w:rsidR="0003160A" w:rsidRPr="0003160A" w:rsidRDefault="0003160A" w:rsidP="0003160A">
      <w:pPr>
        <w:pStyle w:val="Bibliography"/>
        <w:rPr>
          <w:rFonts w:cs="CMU Serif Roman"/>
        </w:rPr>
      </w:pPr>
      <w:r w:rsidRPr="0003160A">
        <w:rPr>
          <w:rFonts w:cs="CMU Serif Roman"/>
        </w:rPr>
        <w:t xml:space="preserve">O’Shea, B., Watson, D. G., &amp; Brown, G. D. A. (2016). Measuring implicit attitudes: A positive framing bias flaw in the Implicit Relational Assessment Procedure (IRAP). </w:t>
      </w:r>
      <w:r w:rsidRPr="0003160A">
        <w:rPr>
          <w:rFonts w:cs="CMU Serif Roman"/>
          <w:i/>
          <w:iCs/>
        </w:rPr>
        <w:t>Psychological Assessment</w:t>
      </w:r>
      <w:r w:rsidRPr="0003160A">
        <w:rPr>
          <w:rFonts w:cs="CMU Serif Roman"/>
        </w:rPr>
        <w:t xml:space="preserve">, </w:t>
      </w:r>
      <w:r w:rsidRPr="0003160A">
        <w:rPr>
          <w:rFonts w:cs="CMU Serif Roman"/>
          <w:i/>
          <w:iCs/>
        </w:rPr>
        <w:t>28</w:t>
      </w:r>
      <w:r w:rsidRPr="0003160A">
        <w:rPr>
          <w:rFonts w:cs="CMU Serif Roman"/>
        </w:rPr>
        <w:t>(2), 158–170. https://doi.org/10.1037/pas0000172</w:t>
      </w:r>
    </w:p>
    <w:p w14:paraId="003534CE" w14:textId="77777777" w:rsidR="0003160A" w:rsidRPr="0003160A" w:rsidRDefault="0003160A" w:rsidP="0003160A">
      <w:pPr>
        <w:pStyle w:val="Bibliography"/>
        <w:rPr>
          <w:rFonts w:cs="CMU Serif Roman"/>
        </w:rPr>
      </w:pPr>
      <w:r w:rsidRPr="0003160A">
        <w:rPr>
          <w:rFonts w:cs="CMU Serif Roman"/>
        </w:rPr>
        <w:lastRenderedPageBreak/>
        <w:t xml:space="preserve">Pfister, R., &amp; </w:t>
      </w:r>
      <w:proofErr w:type="spellStart"/>
      <w:r w:rsidRPr="0003160A">
        <w:rPr>
          <w:rFonts w:cs="CMU Serif Roman"/>
        </w:rPr>
        <w:t>Janczyk</w:t>
      </w:r>
      <w:proofErr w:type="spellEnd"/>
      <w:r w:rsidRPr="0003160A">
        <w:rPr>
          <w:rFonts w:cs="CMU Serif Roman"/>
        </w:rPr>
        <w:t xml:space="preserve">, M. (2019). </w:t>
      </w:r>
      <w:proofErr w:type="spellStart"/>
      <w:r w:rsidRPr="0003160A">
        <w:rPr>
          <w:rFonts w:cs="CMU Serif Roman"/>
          <w:i/>
          <w:iCs/>
        </w:rPr>
        <w:t>schoRsch</w:t>
      </w:r>
      <w:proofErr w:type="spellEnd"/>
      <w:r w:rsidRPr="0003160A">
        <w:rPr>
          <w:rFonts w:cs="CMU Serif Roman"/>
          <w:i/>
          <w:iCs/>
        </w:rPr>
        <w:t>: Tools for Analyzing Factorial Experiments</w:t>
      </w:r>
      <w:r w:rsidRPr="0003160A">
        <w:rPr>
          <w:rFonts w:cs="CMU Serif Roman"/>
        </w:rPr>
        <w:t xml:space="preserve"> (1.7) [Computer software]. https://CRAN.R-project.org/package=schoRsch</w:t>
      </w:r>
    </w:p>
    <w:p w14:paraId="14377CD5" w14:textId="77777777" w:rsidR="0003160A" w:rsidRPr="0003160A" w:rsidRDefault="0003160A" w:rsidP="0003160A">
      <w:pPr>
        <w:pStyle w:val="Bibliography"/>
        <w:rPr>
          <w:rFonts w:cs="CMU Serif Roman"/>
        </w:rPr>
      </w:pPr>
      <w:r w:rsidRPr="0003160A">
        <w:rPr>
          <w:rFonts w:cs="CMU Serif Roman"/>
        </w:rPr>
        <w:t xml:space="preserve">R Core Team. (2020). </w:t>
      </w:r>
      <w:r w:rsidRPr="0003160A">
        <w:rPr>
          <w:rFonts w:cs="CMU Serif Roman"/>
          <w:i/>
          <w:iCs/>
        </w:rPr>
        <w:t>R: A language and environment for statistical computing</w:t>
      </w:r>
      <w:r w:rsidRPr="0003160A">
        <w:rPr>
          <w:rFonts w:cs="CMU Serif Roman"/>
        </w:rPr>
        <w:t xml:space="preserve"> (4.0) [Computer software]. R Foundation for Statistical Computing. https://www.R-project.org/</w:t>
      </w:r>
    </w:p>
    <w:p w14:paraId="2FBCC17C" w14:textId="77777777" w:rsidR="0003160A" w:rsidRPr="0003160A" w:rsidRDefault="0003160A" w:rsidP="0003160A">
      <w:pPr>
        <w:pStyle w:val="Bibliography"/>
        <w:rPr>
          <w:rFonts w:cs="CMU Serif Roman"/>
        </w:rPr>
      </w:pPr>
      <w:r w:rsidRPr="0003160A">
        <w:rPr>
          <w:rFonts w:cs="CMU Serif Roman"/>
        </w:rPr>
        <w:t xml:space="preserve">Ratcliff, R. (1993). Methods for dealing with reaction time outliers. </w:t>
      </w:r>
      <w:r w:rsidRPr="0003160A">
        <w:rPr>
          <w:rFonts w:cs="CMU Serif Roman"/>
          <w:i/>
          <w:iCs/>
        </w:rPr>
        <w:t>Psychological Bulletin</w:t>
      </w:r>
      <w:r w:rsidRPr="0003160A">
        <w:rPr>
          <w:rFonts w:cs="CMU Serif Roman"/>
        </w:rPr>
        <w:t xml:space="preserve">, </w:t>
      </w:r>
      <w:r w:rsidRPr="0003160A">
        <w:rPr>
          <w:rFonts w:cs="CMU Serif Roman"/>
          <w:i/>
          <w:iCs/>
        </w:rPr>
        <w:t>114</w:t>
      </w:r>
      <w:r w:rsidRPr="0003160A">
        <w:rPr>
          <w:rFonts w:cs="CMU Serif Roman"/>
        </w:rPr>
        <w:t>(4), 510–532. https://doi.org/10.1037/0033-2909.114.3.510</w:t>
      </w:r>
    </w:p>
    <w:p w14:paraId="77578C8A" w14:textId="77777777" w:rsidR="0003160A" w:rsidRPr="0003160A" w:rsidRDefault="0003160A" w:rsidP="0003160A">
      <w:pPr>
        <w:pStyle w:val="Bibliography"/>
        <w:rPr>
          <w:rFonts w:cs="CMU Serif Roman"/>
        </w:rPr>
      </w:pPr>
      <w:r w:rsidRPr="0003160A">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03160A">
        <w:rPr>
          <w:rFonts w:cs="CMU Serif Roman"/>
          <w:i/>
          <w:iCs/>
        </w:rPr>
        <w:t>Cognition &amp; Emotion</w:t>
      </w:r>
      <w:r w:rsidRPr="0003160A">
        <w:rPr>
          <w:rFonts w:cs="CMU Serif Roman"/>
        </w:rPr>
        <w:t xml:space="preserve">, </w:t>
      </w:r>
      <w:r w:rsidRPr="0003160A">
        <w:rPr>
          <w:rFonts w:cs="CMU Serif Roman"/>
          <w:i/>
          <w:iCs/>
        </w:rPr>
        <w:t>27</w:t>
      </w:r>
      <w:r w:rsidRPr="0003160A">
        <w:rPr>
          <w:rFonts w:cs="CMU Serif Roman"/>
        </w:rPr>
        <w:t>(8), 1441–1449. https://doi.org/10.1080/02699931.2013.786681</w:t>
      </w:r>
    </w:p>
    <w:p w14:paraId="74B77C05" w14:textId="77777777" w:rsidR="0003160A" w:rsidRPr="0003160A" w:rsidRDefault="0003160A" w:rsidP="0003160A">
      <w:pPr>
        <w:pStyle w:val="Bibliography"/>
        <w:rPr>
          <w:rFonts w:cs="CMU Serif Roman"/>
        </w:rPr>
      </w:pPr>
      <w:r w:rsidRPr="0003160A">
        <w:rPr>
          <w:rFonts w:cs="CMU Serif Roman"/>
        </w:rPr>
        <w:t xml:space="preserve">Remue, J., Hughes, S., De Houwer, J., &amp; De Raedt, R. (2014). To Be or Want to Be: Disentangling the Role of Actual versus Ideal Self in Implicit Self-Esteem. </w:t>
      </w:r>
      <w:r w:rsidRPr="0003160A">
        <w:rPr>
          <w:rFonts w:cs="CMU Serif Roman"/>
          <w:i/>
          <w:iCs/>
        </w:rPr>
        <w:t>PLoS ONE</w:t>
      </w:r>
      <w:r w:rsidRPr="0003160A">
        <w:rPr>
          <w:rFonts w:cs="CMU Serif Roman"/>
        </w:rPr>
        <w:t xml:space="preserve">, </w:t>
      </w:r>
      <w:r w:rsidRPr="0003160A">
        <w:rPr>
          <w:rFonts w:cs="CMU Serif Roman"/>
          <w:i/>
          <w:iCs/>
        </w:rPr>
        <w:t>9</w:t>
      </w:r>
      <w:r w:rsidRPr="0003160A">
        <w:rPr>
          <w:rFonts w:cs="CMU Serif Roman"/>
        </w:rPr>
        <w:t>(9), e108837. https://doi.org/10.1371/journal.pone.0108837</w:t>
      </w:r>
    </w:p>
    <w:p w14:paraId="3E1DCF9E" w14:textId="77777777" w:rsidR="0003160A" w:rsidRPr="0003160A" w:rsidRDefault="0003160A" w:rsidP="0003160A">
      <w:pPr>
        <w:pStyle w:val="Bibliography"/>
        <w:rPr>
          <w:rFonts w:cs="CMU Serif Roman"/>
        </w:rPr>
      </w:pPr>
      <w:r w:rsidRPr="0003160A">
        <w:rPr>
          <w:rFonts w:cs="CMU Serif Roman"/>
        </w:rPr>
        <w:t xml:space="preserve">Simmons, J. P., Nelson, L. D., &amp; Simonsohn, U. (2012). </w:t>
      </w:r>
      <w:r w:rsidRPr="0003160A">
        <w:rPr>
          <w:rFonts w:cs="CMU Serif Roman"/>
          <w:i/>
          <w:iCs/>
        </w:rPr>
        <w:t>A 21 word solution</w:t>
      </w:r>
      <w:r w:rsidRPr="0003160A">
        <w:rPr>
          <w:rFonts w:cs="CMU Serif Roman"/>
        </w:rPr>
        <w:t>. Social Science Research Network. http://papers.ssrn.com/abstract=2160588</w:t>
      </w:r>
    </w:p>
    <w:p w14:paraId="18B2A75C" w14:textId="77777777" w:rsidR="0003160A" w:rsidRPr="0003160A" w:rsidRDefault="0003160A" w:rsidP="0003160A">
      <w:pPr>
        <w:pStyle w:val="Bibliography"/>
        <w:rPr>
          <w:rFonts w:cs="CMU Serif Roman"/>
        </w:rPr>
      </w:pPr>
      <w:r w:rsidRPr="0003160A">
        <w:rPr>
          <w:rFonts w:cs="CMU Serif Roman"/>
        </w:rPr>
        <w:t xml:space="preserve">Whelan, R. (2008). Effective analysis of reaction time data. </w:t>
      </w:r>
      <w:r w:rsidRPr="0003160A">
        <w:rPr>
          <w:rFonts w:cs="CMU Serif Roman"/>
          <w:i/>
          <w:iCs/>
        </w:rPr>
        <w:t>The Psychological Record</w:t>
      </w:r>
      <w:r w:rsidRPr="0003160A">
        <w:rPr>
          <w:rFonts w:cs="CMU Serif Roman"/>
        </w:rPr>
        <w:t xml:space="preserve">, </w:t>
      </w:r>
      <w:r w:rsidRPr="0003160A">
        <w:rPr>
          <w:rFonts w:cs="CMU Serif Roman"/>
          <w:i/>
          <w:iCs/>
        </w:rPr>
        <w:t>58</w:t>
      </w:r>
      <w:r w:rsidRPr="0003160A">
        <w:rPr>
          <w:rFonts w:cs="CMU Serif Roman"/>
        </w:rPr>
        <w:t>(3), 475–482.</w:t>
      </w:r>
    </w:p>
    <w:p w14:paraId="61BE35A5" w14:textId="49634F0E" w:rsidR="004559D9" w:rsidRPr="009462EB" w:rsidRDefault="006C4A1E" w:rsidP="008D50DD">
      <w:pPr>
        <w:pStyle w:val="Bibliography"/>
      </w:pPr>
      <w:r>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441F" w16cex:dateUtc="2020-06-26T14:53:00Z"/>
  <w16cex:commentExtensible w16cex:durableId="22A044D1" w16cex:dateUtc="2020-06-26T14:56:00Z"/>
  <w16cex:commentExtensible w16cex:durableId="22A044E4" w16cex:dateUtc="2020-06-26T14:56:00Z"/>
  <w16cex:commentExtensible w16cex:durableId="22A06D07" w16cex:dateUtc="2020-06-26T17:48:00Z"/>
  <w16cex:commentExtensible w16cex:durableId="22A06D30" w16cex:dateUtc="2020-06-26T17:48:00Z"/>
  <w16cex:commentExtensible w16cex:durableId="22A6E6CF" w16cex:dateUtc="2020-07-01T15:41:00Z"/>
  <w16cex:commentExtensible w16cex:durableId="22A6F067" w16cex:dateUtc="2020-07-01T16:22:00Z"/>
  <w16cex:commentExtensible w16cex:durableId="22A6F201" w16cex:dateUtc="2020-07-01T16:29:00Z"/>
  <w16cex:commentExtensible w16cex:durableId="22A6F2D3" w16cex:dateUtc="2020-07-01T16:32:00Z"/>
  <w16cex:commentExtensible w16cex:durableId="22A6F563" w16cex:dateUtc="2020-07-01T16:4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A7947" w14:textId="77777777" w:rsidR="001855D2" w:rsidRDefault="001855D2">
      <w:pPr>
        <w:spacing w:line="240" w:lineRule="auto"/>
      </w:pPr>
      <w:r>
        <w:separator/>
      </w:r>
    </w:p>
  </w:endnote>
  <w:endnote w:type="continuationSeparator" w:id="0">
    <w:p w14:paraId="659C72F2" w14:textId="77777777" w:rsidR="001855D2" w:rsidRDefault="001855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239A5" w14:textId="77777777" w:rsidR="001855D2" w:rsidRDefault="001855D2">
      <w:pPr>
        <w:spacing w:line="240" w:lineRule="auto"/>
      </w:pPr>
      <w:r>
        <w:separator/>
      </w:r>
    </w:p>
  </w:footnote>
  <w:footnote w:type="continuationSeparator" w:id="0">
    <w:p w14:paraId="6DDB38AE" w14:textId="77777777" w:rsidR="001855D2" w:rsidRDefault="001855D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9E5EEB" w:rsidRDefault="009E5EE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GENERIC PATTERN AMONG IRAP EFFECT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9E5EEB" w:rsidRDefault="009E5EEB">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GENERIC PATTERN AMONG IRAP EFFECT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2204F"/>
    <w:rsid w:val="00222333"/>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316D7"/>
    <w:rsid w:val="00436F85"/>
    <w:rsid w:val="00437303"/>
    <w:rsid w:val="004408F8"/>
    <w:rsid w:val="00441AE6"/>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0620E"/>
    <w:rsid w:val="00510128"/>
    <w:rsid w:val="0051500F"/>
    <w:rsid w:val="00520996"/>
    <w:rsid w:val="0052104C"/>
    <w:rsid w:val="00522D36"/>
    <w:rsid w:val="00530FA9"/>
    <w:rsid w:val="00533F41"/>
    <w:rsid w:val="005422FF"/>
    <w:rsid w:val="00547A47"/>
    <w:rsid w:val="005509BE"/>
    <w:rsid w:val="0055179E"/>
    <w:rsid w:val="00551E27"/>
    <w:rsid w:val="005540A9"/>
    <w:rsid w:val="00554FCC"/>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3C94"/>
    <w:rsid w:val="005A4CDE"/>
    <w:rsid w:val="005B2DCE"/>
    <w:rsid w:val="005B3272"/>
    <w:rsid w:val="005B371C"/>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5E6E"/>
    <w:rsid w:val="0063704F"/>
    <w:rsid w:val="00637211"/>
    <w:rsid w:val="00643C01"/>
    <w:rsid w:val="00650771"/>
    <w:rsid w:val="0066016B"/>
    <w:rsid w:val="0066399C"/>
    <w:rsid w:val="006665D4"/>
    <w:rsid w:val="00670D5A"/>
    <w:rsid w:val="00674927"/>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16AE"/>
    <w:rsid w:val="00DC1861"/>
    <w:rsid w:val="00DC1CAD"/>
    <w:rsid w:val="00DC25C4"/>
    <w:rsid w:val="00DC44CA"/>
    <w:rsid w:val="00DC60FC"/>
    <w:rsid w:val="00DC6B33"/>
    <w:rsid w:val="00DD0916"/>
    <w:rsid w:val="00DD091F"/>
    <w:rsid w:val="00DD146A"/>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B0C06"/>
    <w:rsid w:val="00EB4E51"/>
    <w:rsid w:val="00EC0F33"/>
    <w:rsid w:val="00EC475E"/>
    <w:rsid w:val="00EC4CD7"/>
    <w:rsid w:val="00ED007A"/>
    <w:rsid w:val="00ED2023"/>
    <w:rsid w:val="00ED2BF9"/>
    <w:rsid w:val="00ED4D42"/>
    <w:rsid w:val="00EE3721"/>
    <w:rsid w:val="00EE5D12"/>
    <w:rsid w:val="00EE6A30"/>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2A8C"/>
    <w:rsid w:val="00F5421F"/>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DA"/>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3.emf"/><Relationship Id="rId10" Type="http://schemas.openxmlformats.org/officeDocument/2006/relationships/hyperlink" Target="mailto:ian.hussey@ugent.b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 Id="rId22"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621B16DB-E40A-6A43-87BC-95DB99113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304</TotalTime>
  <Pages>28</Pages>
  <Words>17243</Words>
  <Characters>98291</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91</cp:revision>
  <dcterms:created xsi:type="dcterms:W3CDTF">2020-06-26T18:13:00Z</dcterms:created>
  <dcterms:modified xsi:type="dcterms:W3CDTF">2020-07-15T11:2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